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CF2306" w14:textId="026DCF54" w:rsidR="00B41A67" w:rsidRPr="00321689" w:rsidRDefault="003921BA" w:rsidP="00C5590D">
      <w:pPr>
        <w:spacing w:line="360" w:lineRule="auto"/>
        <w:rPr>
          <w:rFonts w:ascii="Times New Roman" w:eastAsia="游明朝" w:hAnsi="Times New Roman" w:cs="Times New Roman"/>
          <w:color w:val="000000" w:themeColor="text1"/>
        </w:rPr>
      </w:pPr>
      <w:r w:rsidRPr="00321689">
        <w:rPr>
          <w:rFonts w:ascii="Times New Roman" w:eastAsia="游明朝" w:hAnsi="Times New Roman" w:cs="Times New Roman"/>
          <w:color w:val="000000" w:themeColor="text1"/>
        </w:rPr>
        <w:t xml:space="preserve">Table S1. 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Dietary intake</w:t>
      </w:r>
      <w:r w:rsidR="008F0350"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†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 of each food group (g/</w:t>
      </w:r>
      <w:r w:rsidR="007E66D0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1000</w:t>
      </w:r>
      <w:r w:rsidR="001309A6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 </w:t>
      </w:r>
      <w:r w:rsidR="007E66D0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kcal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)</w:t>
      </w:r>
      <w:r w:rsidRPr="00321689">
        <w:rPr>
          <w:rFonts w:ascii="Times New Roman" w:eastAsia="游明朝" w:hAnsi="Times New Roman" w:cs="Times New Roman"/>
          <w:color w:val="000000" w:themeColor="text1"/>
        </w:rPr>
        <w:t xml:space="preserve"> at home and </w:t>
      </w:r>
      <w:r w:rsidR="00B41A67" w:rsidRPr="00321689">
        <w:rPr>
          <w:rFonts w:ascii="Times New Roman" w:eastAsia="游明朝" w:hAnsi="Times New Roman" w:cs="Times New Roman"/>
          <w:color w:val="000000" w:themeColor="text1"/>
        </w:rPr>
        <w:t>childcare</w:t>
      </w:r>
      <w:r w:rsidRPr="00321689">
        <w:rPr>
          <w:rFonts w:ascii="Times New Roman" w:eastAsia="游明朝" w:hAnsi="Times New Roman" w:cs="Times New Roman"/>
          <w:color w:val="000000" w:themeColor="text1"/>
        </w:rPr>
        <w:t xml:space="preserve"> 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across three categories of childcare hours</w:t>
      </w:r>
      <w:r w:rsidR="000B198A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 in children aged 1.5-2 years.</w:t>
      </w:r>
    </w:p>
    <w:tbl>
      <w:tblPr>
        <w:tblW w:w="984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40"/>
        <w:gridCol w:w="684"/>
        <w:gridCol w:w="537"/>
        <w:gridCol w:w="684"/>
        <w:gridCol w:w="537"/>
        <w:gridCol w:w="684"/>
        <w:gridCol w:w="537"/>
        <w:gridCol w:w="537"/>
        <w:gridCol w:w="663"/>
        <w:gridCol w:w="520"/>
        <w:gridCol w:w="662"/>
        <w:gridCol w:w="519"/>
        <w:gridCol w:w="662"/>
        <w:gridCol w:w="519"/>
        <w:gridCol w:w="655"/>
      </w:tblGrid>
      <w:tr w:rsidR="00321689" w:rsidRPr="00321689" w14:paraId="29C664FB" w14:textId="77777777" w:rsidTr="004F2E82">
        <w:trPr>
          <w:trHeight w:val="240"/>
        </w:trPr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A5265" w14:textId="77777777" w:rsidR="004F2E82" w:rsidRPr="00321689" w:rsidRDefault="004F2E82">
            <w:pPr>
              <w:rPr>
                <w:rFonts w:ascii="Yu Gothic" w:eastAsia="Yu Gothic" w:hAnsi="Yu Gothic"/>
                <w:color w:val="000000" w:themeColor="text1"/>
                <w:sz w:val="20"/>
                <w:szCs w:val="20"/>
              </w:rPr>
            </w:pPr>
            <w:r w:rsidRPr="00321689">
              <w:rPr>
                <w:rFonts w:ascii="Yu Gothic" w:eastAsia="Yu Gothic" w:hAnsi="Yu Gothic" w:hint="eastAsia"/>
                <w:color w:val="000000" w:themeColor="text1"/>
                <w:sz w:val="20"/>
                <w:szCs w:val="20"/>
              </w:rPr>
              <w:t xml:space="preserve">　</w:t>
            </w:r>
          </w:p>
        </w:tc>
        <w:tc>
          <w:tcPr>
            <w:tcW w:w="420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C7A20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Intake at home||</w:t>
            </w:r>
          </w:p>
        </w:tc>
        <w:tc>
          <w:tcPr>
            <w:tcW w:w="420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0401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Intake at childcare</w:t>
            </w:r>
          </w:p>
        </w:tc>
      </w:tr>
      <w:tr w:rsidR="00321689" w:rsidRPr="00321689" w14:paraId="12F96526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CA96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bookmarkStart w:id="0" w:name="RANGE!A2:O20"/>
            <w:bookmarkEnd w:id="0"/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9AD0E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hort (&lt;8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4DA9A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dium (8–10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7337A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Long (≥10 hours/day)</w:t>
            </w:r>
          </w:p>
        </w:tc>
        <w:tc>
          <w:tcPr>
            <w:tcW w:w="53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C2BBBE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‡</w:t>
            </w:r>
          </w:p>
        </w:tc>
        <w:tc>
          <w:tcPr>
            <w:tcW w:w="1183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D4F89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hort (&lt;8 hours/day)</w:t>
            </w:r>
          </w:p>
        </w:tc>
        <w:tc>
          <w:tcPr>
            <w:tcW w:w="118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50B67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dium (8–10 hours/day)</w:t>
            </w:r>
          </w:p>
        </w:tc>
        <w:tc>
          <w:tcPr>
            <w:tcW w:w="118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75646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Long (≥10 hours/day)</w:t>
            </w:r>
          </w:p>
        </w:tc>
        <w:tc>
          <w:tcPr>
            <w:tcW w:w="65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A9A77F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§</w:t>
            </w:r>
          </w:p>
        </w:tc>
      </w:tr>
      <w:tr w:rsidR="00321689" w:rsidRPr="00321689" w14:paraId="24CACCEE" w14:textId="77777777" w:rsidTr="004F2E82">
        <w:trPr>
          <w:trHeight w:val="32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A269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983DA3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1815F93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3C3735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1EDDEC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3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B347ABB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1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1755232A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1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832C3D2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6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8F26A9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11749BB3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48E65" w14:textId="77777777" w:rsidR="004F2E82" w:rsidRPr="00321689" w:rsidRDefault="004F2E82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777A8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73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A5667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185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8A4C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72)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5B6D71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7459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73)</w:t>
            </w:r>
          </w:p>
        </w:tc>
        <w:tc>
          <w:tcPr>
            <w:tcW w:w="11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E53B0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185)</w:t>
            </w:r>
          </w:p>
        </w:tc>
        <w:tc>
          <w:tcPr>
            <w:tcW w:w="11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1528A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72)</w:t>
            </w:r>
          </w:p>
        </w:tc>
        <w:tc>
          <w:tcPr>
            <w:tcW w:w="6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C42963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4F9851CC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85E89C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ood groups¶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39868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EBE64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EE12D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550B1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97FEB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13D8F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77932A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55696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B988A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BB7E2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E2725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9FA0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08D64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101F94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64554C36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86E191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Cereal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8451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EDC1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.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E57A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5F18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1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F503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4F9B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7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DA47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8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780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6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4660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1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9EB3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4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14EF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1.4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EECC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0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DD3E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2.3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7F1D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0.02*</w:t>
            </w:r>
          </w:p>
        </w:tc>
      </w:tr>
      <w:tr w:rsidR="00321689" w:rsidRPr="00321689" w14:paraId="32AAF481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59AE6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otatoe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55A4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4FEA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9401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D089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1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ED52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42CA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1192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1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F6A0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7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44FF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D650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1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9760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8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235D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3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7B17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9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0564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55 </w:t>
            </w:r>
          </w:p>
        </w:tc>
      </w:tr>
      <w:tr w:rsidR="00321689" w:rsidRPr="00321689" w14:paraId="2946AEA6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72C55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ugar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A6C1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7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13FA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0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4350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0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2FFF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3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2B04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3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2405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9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AC5D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9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55F9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82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1F86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1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376B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12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D0DA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86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1F06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55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14BE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07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8F61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50 </w:t>
            </w:r>
          </w:p>
        </w:tc>
      </w:tr>
      <w:tr w:rsidR="00321689" w:rsidRPr="00321689" w14:paraId="725E9216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A6D04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ulses and nu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1E41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9F6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2.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AAE2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2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7B42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3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73FE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5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AF41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3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3875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9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B5AF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2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E5B9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9.4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CE58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7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5F64C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.5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A319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8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D14A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2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EC16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4 </w:t>
            </w:r>
          </w:p>
        </w:tc>
      </w:tr>
      <w:tr w:rsidR="00321689" w:rsidRPr="00321689" w14:paraId="3897E3F1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1757FE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Vegetables††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78AC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4F16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CE95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04C9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6966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559B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0A3D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8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961F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F2C4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33FF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9D75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74B6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4484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54C2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9 </w:t>
            </w:r>
          </w:p>
        </w:tc>
      </w:tr>
      <w:tr w:rsidR="00321689" w:rsidRPr="00321689" w14:paraId="66549B7E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106001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rui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FDCD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4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7A26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8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D5C9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0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7237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3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969A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6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5D23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9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ED04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5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8885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5.4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3179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6.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6CFF9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7.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5B70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5.5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BF88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6.4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99996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.9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FAA4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9 </w:t>
            </w:r>
          </w:p>
        </w:tc>
      </w:tr>
      <w:tr w:rsidR="00321689" w:rsidRPr="00321689" w14:paraId="500EB8FF" w14:textId="77777777" w:rsidTr="004F2E82">
        <w:trPr>
          <w:trHeight w:val="50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DE1D0B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ruit and vegetable juice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D1AE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D8C3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A2A8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F18C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71F1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01B5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64AD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90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24A0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F27F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E044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6084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9785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9AF7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E361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-</w:t>
            </w:r>
          </w:p>
        </w:tc>
      </w:tr>
      <w:tr w:rsidR="00321689" w:rsidRPr="00321689" w14:paraId="4E1B691C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DBECE5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ish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BFA5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08E3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9.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C91F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7D31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9316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A254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4BFE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2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1DF3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6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D684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8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6F65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4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4389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B2D4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9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3E5E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6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7163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9 </w:t>
            </w:r>
          </w:p>
        </w:tc>
      </w:tr>
      <w:tr w:rsidR="00321689" w:rsidRPr="00321689" w14:paraId="224F3C69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9C350F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C4AC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D955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1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6739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2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DF53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6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5657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29DA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9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739E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2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5472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7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6B2B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4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2649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0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95CA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4592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1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DB30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3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A807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3 </w:t>
            </w:r>
          </w:p>
        </w:tc>
      </w:tr>
      <w:tr w:rsidR="00321689" w:rsidRPr="00321689" w14:paraId="1C3FA35C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CD4031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Egg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46C8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4FB0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8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FBA1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2460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4DC7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BD43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856C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5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52D1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3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F925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CE16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3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0EEB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.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1927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2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9D498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.4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ABFE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99 </w:t>
            </w:r>
          </w:p>
        </w:tc>
      </w:tr>
      <w:tr w:rsidR="00321689" w:rsidRPr="00321689" w14:paraId="4032E983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6AAFA0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ilk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E0779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906B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2938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2C37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8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0834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8B0E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768A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1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6CD9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5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A350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1549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609C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527B0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1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6F8F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8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9D66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0 </w:t>
            </w:r>
          </w:p>
        </w:tc>
      </w:tr>
      <w:tr w:rsidR="00321689" w:rsidRPr="00321689" w14:paraId="3BA62446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3513F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Confectionarie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CC31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58F6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ACC1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4636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6201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ACD2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C479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4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3A5E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4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0694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3CB3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3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8EC6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308C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2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5C6A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0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33CF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5 </w:t>
            </w:r>
          </w:p>
        </w:tc>
      </w:tr>
      <w:tr w:rsidR="00321689" w:rsidRPr="00321689" w14:paraId="2B0AE48B" w14:textId="77777777" w:rsidTr="004F2E82">
        <w:trPr>
          <w:trHeight w:val="52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CA5DC7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ugar-sweetened beverages‡‡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7C9F0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D42E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B973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40A6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.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1F853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604C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5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29E9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8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BAFB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3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1190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9428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5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A4F5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1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1D68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4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0D04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9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3846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3 </w:t>
            </w:r>
          </w:p>
        </w:tc>
      </w:tr>
      <w:tr w:rsidR="00321689" w:rsidRPr="00321689" w14:paraId="7EB69691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EE77D8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easoning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8810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4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A77B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5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CF1AE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9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7894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692FB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88D0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6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6D74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5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E80A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2.1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BA00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2.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6057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9.8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C0AB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8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49A3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.8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C707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6.4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277B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9 </w:t>
            </w:r>
          </w:p>
        </w:tc>
      </w:tr>
      <w:tr w:rsidR="00321689" w:rsidRPr="00321689" w14:paraId="4AC71A56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BB2DA4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Other foods§§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D2B4E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7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226C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6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478B7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5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BE643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0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187CB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7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511F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1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EB48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6 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A1692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6 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4CC90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2 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C8D7A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9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06E24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5 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23ED9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3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5DFF2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3 </w:t>
            </w:r>
          </w:p>
        </w:tc>
        <w:tc>
          <w:tcPr>
            <w:tcW w:w="6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13A5A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7 </w:t>
            </w:r>
          </w:p>
        </w:tc>
      </w:tr>
    </w:tbl>
    <w:p w14:paraId="35D22139" w14:textId="05E38B47" w:rsidR="00B41A67" w:rsidRPr="00321689" w:rsidRDefault="00F11249" w:rsidP="00B41A67">
      <w:pPr>
        <w:spacing w:after="80" w:line="360" w:lineRule="auto"/>
        <w:rPr>
          <w:rFonts w:ascii="Times New Roman" w:eastAsia="游明朝" w:hAnsi="Times New Roman" w:cs="Times New Roman"/>
          <w:bCs/>
          <w:color w:val="000000" w:themeColor="text1"/>
          <w:lang w:val="en-GB"/>
        </w:rPr>
      </w:pP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*p &lt;.05; ** p &lt;.01. 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SD, standard deviation.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†</w:t>
      </w:r>
      <w:r w:rsidR="00B41A67" w:rsidRPr="00321689">
        <w:rPr>
          <w:rFonts w:ascii="Calibri" w:eastAsia="游明朝" w:hAnsi="Calibri" w:cs="Calibri"/>
          <w:bCs/>
          <w:color w:val="000000" w:themeColor="text1"/>
          <w:lang w:val="en-GB"/>
        </w:rPr>
        <w:t>﻿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Energy-adjusted dietary intake of each food group was calculated according to the following equation: dietary intake (unit/d) = reported nutrient intake (unit/d)/reported energy intake (kcal/d) × </w:t>
      </w:r>
      <w:r w:rsidR="007E66D0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1000</w:t>
      </w:r>
      <w:r w:rsidR="001309A6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 </w:t>
      </w:r>
      <w:r w:rsidR="007E66D0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kcal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Pr="00321689">
        <w:rPr>
          <w:rFonts w:ascii="Times New Roman" w:hAnsi="Times New Roman" w:cs="Times New Roman"/>
          <w:color w:val="000000" w:themeColor="text1"/>
          <w:shd w:val="clear" w:color="auto" w:fill="FFFFFF"/>
          <w:lang w:val="en-GB"/>
        </w:rPr>
        <w:t>‡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The difference in dietary intake at home for each food group was examined using ANOVA followed by 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Tukey test for multiple comparisons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Different superscript capital letters indicate significant differences.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 xml:space="preserve"> §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The difference in dietary intake at childcare for each food group was examined using ANOVA followed by 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Tukey test for multiple comparisons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 xml:space="preserve">Different superscript capital letters indicate significant differences.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||</w:t>
      </w:r>
      <w:r w:rsidR="000B198A"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Consisting of home, other home, car, and restaurant.</w:t>
      </w:r>
      <w:r w:rsidR="00DD1C63"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 xml:space="preserve">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¶</w:t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Food groups were defined based on the culinary usage and the similarity of nutrient profiles of the foods, mainly according to </w:t>
      </w:r>
      <w:r w:rsidR="00B41A67" w:rsidRPr="00321689">
        <w:rPr>
          <w:rFonts w:ascii="Times New Roman" w:hAnsi="Times New Roman" w:cs="Times New Roman"/>
          <w:color w:val="000000" w:themeColor="text1"/>
          <w:lang w:val="en-GB"/>
        </w:rPr>
        <w:t>the Standard Table of Food Composition in Japan</w:t>
      </w:r>
      <w:r w:rsidR="00B41A67"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begin" w:fldLock="1"/>
      </w:r>
      <w:r w:rsidR="0071373F"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instrText>ADDIN CSL_CITATION {"citationItems":[{"id":"ITEM-1","itemData":{"author":[{"dropping-particle":"","family":"Science and Technology Agency.","given":"","non-dropping-particle":"","parse-names":false,"suffix":""}],"id":"ITEM-1","issued":{"date-parts":[["2015"]]},"publisher":"National Printing Bureau","publisher-place":"Tokyo, Japan","title":"Standard Tables of Food Composition in Japan - 2015 - (Seventh Revised Edition).","type":"book"},"uris":["http://www.mendeley.com/documents/?uuid=eef23e75-deef-4653-916e-8f01dadea284"]},{"id":"ITEM-2","itemData":{"author":[{"dropping-particle":"","family":"Agency.","given":"Science and Technology","non-dropping-particle":"","parse-names":false,"suffix":""}],"id":"ITEM-2","issued":{"date-parts":[["2016"]]},"publisher":"National Printing Bureau","publisher-place":"Tokyo, Japan","title":"Standard Tables of Food Composition in Japan - 2015 - (Seventh Revised Edition) Addendum - 2016 -.","type":"book"},"uris":["http://www.mendeley.com/documents/?uuid=5773f2f6-4dac-432c-9d19-183af3bcd845"]}],"mendeley":{"formattedCitation":"(1,2)","plainTextFormattedCitation":"(1,2)","previouslyFormattedCitation":"(47,48)"},"properties":{"noteIndex":0},"schema":"https://github.com/citation-style-language/schema/raw/master/csl-citation.json"}</w:instrText>
      </w:r>
      <w:r w:rsidR="00B41A67"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separate"/>
      </w:r>
      <w:r w:rsidR="0071373F" w:rsidRPr="0071373F">
        <w:rPr>
          <w:rFonts w:ascii="Times New Roman" w:hAnsi="Times New Roman" w:cs="Times New Roman"/>
          <w:noProof/>
          <w:color w:val="000000" w:themeColor="text1"/>
          <w:vertAlign w:val="superscript"/>
          <w:lang w:val="en-GB"/>
        </w:rPr>
        <w:t>(1,2)</w:t>
      </w:r>
      <w:r w:rsidR="00B41A67"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end"/>
      </w:r>
      <w:r w:rsidR="00B41A67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="00B41A67"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 </w:t>
      </w:r>
      <w:r w:rsidRPr="00321689">
        <w:rPr>
          <w:rFonts w:ascii="Times New Roman" w:eastAsia="Yu Gothic" w:hAnsi="Times New Roman" w:cs="Times New Roman"/>
          <w:color w:val="000000" w:themeColor="text1"/>
        </w:rPr>
        <w:t>††</w:t>
      </w:r>
      <w:r w:rsidR="00B41A67"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Including mushrooms and seaweeds. </w:t>
      </w:r>
      <w:r w:rsidRPr="00321689">
        <w:rPr>
          <w:rFonts w:ascii="Times New Roman" w:eastAsia="Yu Gothic" w:hAnsi="Times New Roman" w:cs="Times New Roman"/>
          <w:color w:val="000000" w:themeColor="text1"/>
        </w:rPr>
        <w:t>‡‡</w:t>
      </w:r>
      <w:r w:rsidR="00B41A67"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Consisting of soda, sports drinks, fruits drinks (other than 100% fruit juice), milk beverages, and pre-sweetened tea and coffee.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 </w:t>
      </w:r>
      <w:r w:rsidRPr="00321689">
        <w:rPr>
          <w:rFonts w:ascii="Times New Roman" w:eastAsia="Yu Gothic" w:hAnsi="Times New Roman" w:cs="Times New Roman"/>
          <w:color w:val="000000" w:themeColor="text1"/>
        </w:rPr>
        <w:t>§§</w:t>
      </w:r>
      <w:r w:rsidR="00B41A67"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Consisting of fat and oil, alcoholic beverages (added during cooking or processing), unsweetened tea and coffee, and ready-made meals.</w:t>
      </w:r>
    </w:p>
    <w:p w14:paraId="75F34583" w14:textId="7651B03D" w:rsidR="000B198A" w:rsidRPr="00321689" w:rsidRDefault="000B198A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Times New Roman" w:eastAsia="游明朝" w:hAnsi="Times New Roman" w:cs="Times New Roman"/>
          <w:color w:val="000000" w:themeColor="text1"/>
          <w:sz w:val="28"/>
          <w:szCs w:val="28"/>
          <w:lang w:val="en-GB"/>
        </w:rPr>
      </w:pPr>
      <w:r w:rsidRPr="00321689">
        <w:rPr>
          <w:rFonts w:ascii="Times New Roman" w:eastAsia="游明朝" w:hAnsi="Times New Roman" w:cs="Times New Roman"/>
          <w:color w:val="000000" w:themeColor="text1"/>
          <w:sz w:val="28"/>
          <w:szCs w:val="28"/>
          <w:lang w:val="en-GB"/>
        </w:rPr>
        <w:br w:type="page"/>
      </w:r>
    </w:p>
    <w:p w14:paraId="59D9CE0D" w14:textId="77AD9BC3" w:rsidR="00AC03F5" w:rsidRPr="00321689" w:rsidRDefault="000B198A" w:rsidP="00AC03F5">
      <w:pPr>
        <w:spacing w:line="360" w:lineRule="auto"/>
        <w:rPr>
          <w:rFonts w:ascii="Times New Roman" w:eastAsia="游明朝" w:hAnsi="Times New Roman" w:cs="Times New Roman"/>
          <w:bCs/>
          <w:color w:val="000000" w:themeColor="text1"/>
          <w:lang w:val="en-GB"/>
        </w:rPr>
      </w:pPr>
      <w:r w:rsidRPr="00321689">
        <w:rPr>
          <w:rFonts w:ascii="Times New Roman" w:eastAsia="游明朝" w:hAnsi="Times New Roman" w:cs="Times New Roman"/>
          <w:color w:val="000000" w:themeColor="text1"/>
        </w:rPr>
        <w:lastRenderedPageBreak/>
        <w:t xml:space="preserve">Table S2. 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Dietary intake</w:t>
      </w:r>
      <w:r w:rsidR="008F0350"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† 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of each food group (g/</w:t>
      </w:r>
      <w:r w:rsidR="00AA7BD4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1000 kcal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)</w:t>
      </w:r>
      <w:r w:rsidRPr="00321689">
        <w:rPr>
          <w:rFonts w:ascii="Times New Roman" w:eastAsia="游明朝" w:hAnsi="Times New Roman" w:cs="Times New Roman"/>
          <w:color w:val="000000" w:themeColor="text1"/>
        </w:rPr>
        <w:t xml:space="preserve"> at home and childcare 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across three categories of childcare hours in children aged </w:t>
      </w:r>
      <w:r w:rsidR="0038537C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3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-</w:t>
      </w:r>
      <w:r w:rsidR="0038537C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4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 years.</w:t>
      </w:r>
    </w:p>
    <w:tbl>
      <w:tblPr>
        <w:tblW w:w="984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40"/>
        <w:gridCol w:w="684"/>
        <w:gridCol w:w="537"/>
        <w:gridCol w:w="684"/>
        <w:gridCol w:w="537"/>
        <w:gridCol w:w="684"/>
        <w:gridCol w:w="537"/>
        <w:gridCol w:w="537"/>
        <w:gridCol w:w="663"/>
        <w:gridCol w:w="520"/>
        <w:gridCol w:w="662"/>
        <w:gridCol w:w="519"/>
        <w:gridCol w:w="662"/>
        <w:gridCol w:w="519"/>
        <w:gridCol w:w="655"/>
      </w:tblGrid>
      <w:tr w:rsidR="00321689" w:rsidRPr="00321689" w14:paraId="7F5C27BE" w14:textId="77777777" w:rsidTr="004F2E82">
        <w:trPr>
          <w:trHeight w:val="240"/>
        </w:trPr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C1164" w14:textId="77777777" w:rsidR="004F2E82" w:rsidRPr="00321689" w:rsidRDefault="004F2E82">
            <w:pPr>
              <w:rPr>
                <w:rFonts w:ascii="Yu Gothic" w:eastAsia="Yu Gothic" w:hAnsi="Yu Gothic"/>
                <w:color w:val="000000" w:themeColor="text1"/>
                <w:sz w:val="20"/>
                <w:szCs w:val="20"/>
              </w:rPr>
            </w:pPr>
            <w:r w:rsidRPr="00321689">
              <w:rPr>
                <w:rFonts w:ascii="Yu Gothic" w:eastAsia="Yu Gothic" w:hAnsi="Yu Gothic" w:hint="eastAsia"/>
                <w:color w:val="000000" w:themeColor="text1"/>
                <w:sz w:val="20"/>
                <w:szCs w:val="20"/>
              </w:rPr>
              <w:t xml:space="preserve">　</w:t>
            </w:r>
          </w:p>
        </w:tc>
        <w:tc>
          <w:tcPr>
            <w:tcW w:w="420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0412A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Intake at home||</w:t>
            </w:r>
          </w:p>
        </w:tc>
        <w:tc>
          <w:tcPr>
            <w:tcW w:w="420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4D5FA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Intake at childcare</w:t>
            </w:r>
          </w:p>
        </w:tc>
      </w:tr>
      <w:tr w:rsidR="00321689" w:rsidRPr="00321689" w14:paraId="0BB1A8C8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D913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67F7A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hort (&lt;8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95200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dium (8–10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FB971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Long (≥10 hours/day)</w:t>
            </w:r>
          </w:p>
        </w:tc>
        <w:tc>
          <w:tcPr>
            <w:tcW w:w="53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7E1588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‡</w:t>
            </w:r>
          </w:p>
        </w:tc>
        <w:tc>
          <w:tcPr>
            <w:tcW w:w="1183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0E0BF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hort (&lt;8 hours/day)</w:t>
            </w:r>
          </w:p>
        </w:tc>
        <w:tc>
          <w:tcPr>
            <w:tcW w:w="118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EE8D5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dium (8–10 hours/day)</w:t>
            </w:r>
          </w:p>
        </w:tc>
        <w:tc>
          <w:tcPr>
            <w:tcW w:w="118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08DA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Long (≥10 hours/day)</w:t>
            </w:r>
          </w:p>
        </w:tc>
        <w:tc>
          <w:tcPr>
            <w:tcW w:w="65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636499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§</w:t>
            </w:r>
          </w:p>
        </w:tc>
      </w:tr>
      <w:tr w:rsidR="00321689" w:rsidRPr="00321689" w14:paraId="0D62B198" w14:textId="77777777" w:rsidTr="004F2E82">
        <w:trPr>
          <w:trHeight w:val="32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4B75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1AE875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54DEDE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F6C8FC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893952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3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968ED75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1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96A8634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1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6AB7DE4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6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C09572F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482D451B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3D017" w14:textId="77777777" w:rsidR="004F2E82" w:rsidRPr="00321689" w:rsidRDefault="004F2E82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92BAD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42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7156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104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9C48C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30)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A12E5A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183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7BD25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42)</w:t>
            </w:r>
          </w:p>
        </w:tc>
        <w:tc>
          <w:tcPr>
            <w:tcW w:w="11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4039E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104)</w:t>
            </w:r>
          </w:p>
        </w:tc>
        <w:tc>
          <w:tcPr>
            <w:tcW w:w="118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FB2FD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30)</w:t>
            </w:r>
          </w:p>
        </w:tc>
        <w:tc>
          <w:tcPr>
            <w:tcW w:w="6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67E0F0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4796F6FB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C1088F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ood groups¶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2111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059F1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B49D4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03876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EAB7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B5231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610E76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8B1CF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E3C7F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7B0F1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FEE6A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E48EA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42918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5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CD5226F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1BC5053C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58DE25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Cereal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1C1D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5DD2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7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0D8C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A624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3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918E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D515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3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5BD3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5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A8955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8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6D4F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9.5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5132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5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D5A1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2.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6462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2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3D19A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1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F232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0.04*</w:t>
            </w:r>
          </w:p>
        </w:tc>
      </w:tr>
      <w:tr w:rsidR="00321689" w:rsidRPr="00321689" w14:paraId="1FB6A699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6695C0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otatoe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BE77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C0F8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DAB6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6639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68BE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177F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49CF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98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6A65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7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8460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4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4308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6495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76A9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0E53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8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752F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6 </w:t>
            </w:r>
          </w:p>
        </w:tc>
      </w:tr>
      <w:tr w:rsidR="00321689" w:rsidRPr="00321689" w14:paraId="74918EFD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21FF8B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ugar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547A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1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B529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78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C8B8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2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0982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7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8C94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0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FB2B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5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705B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1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3406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47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9AF9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77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2125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74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66F5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1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95CD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05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BFCA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93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843E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7 </w:t>
            </w:r>
          </w:p>
        </w:tc>
      </w:tr>
      <w:tr w:rsidR="00321689" w:rsidRPr="00321689" w14:paraId="4F8AD4BB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278835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ulses and nu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11C5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818B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8A41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C7D2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AC0E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70F2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CE53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9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35D7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4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05147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7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FE81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8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7645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0467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4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C820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4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3FF0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93 </w:t>
            </w:r>
          </w:p>
        </w:tc>
      </w:tr>
      <w:tr w:rsidR="00321689" w:rsidRPr="00321689" w14:paraId="663F3A6D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0FDE15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Vegetables††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77E6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A21A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F98F0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1FD4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F5E6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61AD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A07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8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79DB4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6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F683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E3C9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1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6ECD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9676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8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085C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9E9E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0 </w:t>
            </w:r>
          </w:p>
        </w:tc>
      </w:tr>
      <w:tr w:rsidR="00321689" w:rsidRPr="00321689" w14:paraId="1B905A62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B15CF0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rui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727E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3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26BB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9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9FD3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1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38B8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8.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DB45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7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CE4D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5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5026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0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8DBA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.2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FEAD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5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910B0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2.3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0EBF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9A6F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.5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7471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2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E423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8 </w:t>
            </w:r>
          </w:p>
        </w:tc>
      </w:tr>
      <w:tr w:rsidR="00321689" w:rsidRPr="00321689" w14:paraId="48CB21DB" w14:textId="77777777" w:rsidTr="004F2E82">
        <w:trPr>
          <w:trHeight w:val="50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E81FDF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ruit and vegetable juice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B5F5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46DD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6623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1B52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FCB0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D6D7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C676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3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8EFE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958C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0740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1372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D5C2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562F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18D6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1 </w:t>
            </w:r>
          </w:p>
        </w:tc>
      </w:tr>
      <w:tr w:rsidR="00321689" w:rsidRPr="00321689" w14:paraId="2D001CE5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DE9C2F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ish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A97C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1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EA6C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124B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9729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CFD7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4A17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20C0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7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4F15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0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B6D4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5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CDC8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0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4A0F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0555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8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5A44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8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BCC7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1 </w:t>
            </w:r>
          </w:p>
        </w:tc>
      </w:tr>
      <w:tr w:rsidR="00321689" w:rsidRPr="00321689" w14:paraId="6ABD282C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6135FC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0F89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6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E607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6E53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7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3FC6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675E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4DB4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D28E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5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623C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9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702D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7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5273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0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E029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2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562D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7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E5C8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8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163C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2 </w:t>
            </w:r>
          </w:p>
        </w:tc>
      </w:tr>
      <w:tr w:rsidR="00321689" w:rsidRPr="00321689" w14:paraId="2B0C9445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BB153F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Egg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AF5F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BDE8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49EE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2122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F98D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E76A2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0A2F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8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922D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5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B748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1CBF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1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983D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0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2A34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.3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F613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.6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072A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3 </w:t>
            </w:r>
          </w:p>
        </w:tc>
      </w:tr>
      <w:tr w:rsidR="00321689" w:rsidRPr="00321689" w14:paraId="0DFE4F69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A0D5BD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ilk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46FC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00C8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CEFC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79E9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C56B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732A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EDC6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7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B1E6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8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B643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5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F5EE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1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8991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9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6B53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3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3DED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8DDB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7 </w:t>
            </w:r>
          </w:p>
        </w:tc>
      </w:tr>
      <w:tr w:rsidR="00321689" w:rsidRPr="00321689" w14:paraId="6C583392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91CC6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Confectionarie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1C98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CDB3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3B0E4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5ECE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D233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DE18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105D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9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A5CEE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6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BDD0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1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BCCE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5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4FC46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7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F90F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A42B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5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ECD5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6 </w:t>
            </w:r>
          </w:p>
        </w:tc>
      </w:tr>
      <w:tr w:rsidR="00321689" w:rsidRPr="00321689" w14:paraId="4580DD79" w14:textId="77777777" w:rsidTr="004F2E82">
        <w:trPr>
          <w:trHeight w:val="52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F49A3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ugar-sweetened beverages‡‡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8A92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2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D830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3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9858D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4296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8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47E2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95B9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A8DA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58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8766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2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29B7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3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211F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9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841B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8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DF58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5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1130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6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415B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95 </w:t>
            </w:r>
          </w:p>
        </w:tc>
      </w:tr>
      <w:tr w:rsidR="00321689" w:rsidRPr="00321689" w14:paraId="411F429C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BD514E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easoning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222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D40D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E255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7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A75C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4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46B7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5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AB15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1D735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2 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9D11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2.8 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81C9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6.4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E1C7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4.9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810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2.6 </w:t>
            </w:r>
          </w:p>
        </w:tc>
        <w:tc>
          <w:tcPr>
            <w:tcW w:w="6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E14C2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6.6 </w:t>
            </w:r>
          </w:p>
        </w:tc>
        <w:tc>
          <w:tcPr>
            <w:tcW w:w="5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F0BE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.4 </w:t>
            </w:r>
          </w:p>
        </w:tc>
        <w:tc>
          <w:tcPr>
            <w:tcW w:w="6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863F3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7 </w:t>
            </w:r>
          </w:p>
        </w:tc>
      </w:tr>
      <w:tr w:rsidR="00321689" w:rsidRPr="00321689" w14:paraId="6D9E922E" w14:textId="77777777" w:rsidTr="004F2E82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4B32A3" w14:textId="77777777" w:rsidR="004F2E82" w:rsidRPr="00321689" w:rsidRDefault="004F2E82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Other foods§§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E27A7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6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82277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5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30C517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5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05DA80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9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9C1D7F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2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243F1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6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945646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0 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BEB93D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0 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D50BBC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3 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301C71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BFD92B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8 </w:t>
            </w:r>
          </w:p>
        </w:tc>
        <w:tc>
          <w:tcPr>
            <w:tcW w:w="6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FB1059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8 </w:t>
            </w:r>
          </w:p>
        </w:tc>
        <w:tc>
          <w:tcPr>
            <w:tcW w:w="5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AF1C58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3 </w:t>
            </w:r>
          </w:p>
        </w:tc>
        <w:tc>
          <w:tcPr>
            <w:tcW w:w="6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DF391A" w14:textId="77777777" w:rsidR="004F2E82" w:rsidRPr="00321689" w:rsidRDefault="004F2E82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3 </w:t>
            </w:r>
          </w:p>
        </w:tc>
      </w:tr>
    </w:tbl>
    <w:p w14:paraId="08DD526A" w14:textId="5A3B32B5" w:rsidR="00AA7BD4" w:rsidRPr="00321689" w:rsidRDefault="00AA7BD4" w:rsidP="00AA7BD4">
      <w:pPr>
        <w:spacing w:after="80" w:line="360" w:lineRule="auto"/>
        <w:rPr>
          <w:rFonts w:ascii="Times New Roman" w:eastAsia="游明朝" w:hAnsi="Times New Roman" w:cs="Times New Roman"/>
          <w:bCs/>
          <w:color w:val="000000" w:themeColor="text1"/>
          <w:lang w:val="en-GB"/>
        </w:rPr>
      </w:pP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*p &lt;.05; ** p &lt;.01. SD, standard deviation.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†</w:t>
      </w:r>
      <w:r w:rsidRPr="00321689">
        <w:rPr>
          <w:rFonts w:ascii="Calibri" w:eastAsia="游明朝" w:hAnsi="Calibri" w:cs="Calibri"/>
          <w:bCs/>
          <w:color w:val="000000" w:themeColor="text1"/>
          <w:lang w:val="en-GB"/>
        </w:rPr>
        <w:t>﻿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Energy-adjusted dietary intake of each food group was calculated according to the following equation: dietary intake (unit/d) = reported nutrient intake (unit/d)/reported energy intake (kcal/d) × 1000 kcal. </w:t>
      </w:r>
      <w:r w:rsidRPr="00321689">
        <w:rPr>
          <w:rFonts w:ascii="Times New Roman" w:hAnsi="Times New Roman" w:cs="Times New Roman"/>
          <w:color w:val="000000" w:themeColor="text1"/>
          <w:shd w:val="clear" w:color="auto" w:fill="FFFFFF"/>
          <w:lang w:val="en-GB"/>
        </w:rPr>
        <w:t>‡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The difference in dietary intake at home for each food group was examined using ANOVA followed by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Tukey test for multiple comparisons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Different superscript capital letters indicate significant differences. §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The difference in dietary intake at childcare for each food group was examined using ANOVA followed by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Tukey test for multiple comparisons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 xml:space="preserve">Different superscript capital letters indicate significant differences. ||Consisting of home, other home, car, and restaurant.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¶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Food groups were defined based on the culinary usage and the similarity of nutrient profiles of the foods, mainly according to </w:t>
      </w:r>
      <w:r w:rsidRPr="00321689">
        <w:rPr>
          <w:rFonts w:ascii="Times New Roman" w:hAnsi="Times New Roman" w:cs="Times New Roman"/>
          <w:color w:val="000000" w:themeColor="text1"/>
          <w:lang w:val="en-GB"/>
        </w:rPr>
        <w:t>the Standard Table of Food Composition in Japan</w:t>
      </w:r>
      <w:r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begin" w:fldLock="1"/>
      </w:r>
      <w:r w:rsidR="0071373F"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instrText>ADDIN CSL_CITATION {"citationItems":[{"id":"ITEM-1","itemData":{"author":[{"dropping-particle":"","family":"Science and Technology Agency.","given":"","non-dropping-particle":"","parse-names":false,"suffix":""}],"id":"ITEM-1","issued":{"date-parts":[["2015"]]},"publisher":"National Printing Bureau","publisher-place":"Tokyo, Japan","title":"Standard Tables of Food Composition in Japan - 2015 - (Seventh Revised Edition).","type":"book"},"uris":["http://www.mendeley.com/documents/?uuid=eef23e75-deef-4653-916e-8f01dadea284"]},{"id":"ITEM-2","itemData":{"author":[{"dropping-particle":"","family":"Agency.","given":"Science and Technology","non-dropping-particle":"","parse-names":false,"suffix":""}],"id":"ITEM-2","issued":{"date-parts":[["2016"]]},"publisher":"National Printing Bureau","publisher-place":"Tokyo, Japan","title":"Standard Tables of Food Composition in Japan - 2015 - (Seventh Revised Edition) Addendum - 2016 -.","type":"book"},"uris":["http://www.mendeley.com/documents/?uuid=5773f2f6-4dac-432c-9d19-183af3bcd845"]}],"mendeley":{"formattedCitation":"(1,2)","plainTextFormattedCitation":"(1,2)","previouslyFormattedCitation":"(47,48)"},"properties":{"noteIndex":0},"schema":"https://github.com/citation-style-language/schema/raw/master/csl-citation.json"}</w:instrText>
      </w:r>
      <w:r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separate"/>
      </w:r>
      <w:r w:rsidR="0071373F" w:rsidRPr="0071373F">
        <w:rPr>
          <w:rFonts w:ascii="Times New Roman" w:hAnsi="Times New Roman" w:cs="Times New Roman"/>
          <w:noProof/>
          <w:color w:val="000000" w:themeColor="text1"/>
          <w:vertAlign w:val="superscript"/>
          <w:lang w:val="en-GB"/>
        </w:rPr>
        <w:t>(1,2)</w:t>
      </w:r>
      <w:r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end"/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 </w:t>
      </w:r>
      <w:r w:rsidRPr="00321689">
        <w:rPr>
          <w:rFonts w:ascii="Times New Roman" w:eastAsia="Yu Gothic" w:hAnsi="Times New Roman" w:cs="Times New Roman"/>
          <w:color w:val="000000" w:themeColor="text1"/>
        </w:rPr>
        <w:t>††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Including mushrooms and seaweeds. </w:t>
      </w:r>
      <w:r w:rsidRPr="00321689">
        <w:rPr>
          <w:rFonts w:ascii="Times New Roman" w:eastAsia="Yu Gothic" w:hAnsi="Times New Roman" w:cs="Times New Roman"/>
          <w:color w:val="000000" w:themeColor="text1"/>
        </w:rPr>
        <w:t>‡‡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Consisting of soda, sports drinks, fruits drinks (other than 100% fruit juice), milk beverages, and pre-sweetened tea and coffee. </w:t>
      </w:r>
      <w:r w:rsidRPr="00321689">
        <w:rPr>
          <w:rFonts w:ascii="Times New Roman" w:eastAsia="Yu Gothic" w:hAnsi="Times New Roman" w:cs="Times New Roman"/>
          <w:color w:val="000000" w:themeColor="text1"/>
        </w:rPr>
        <w:t>§§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Consisting of fat and oil, alcoholic beverages (added during cooking or processing), unsweetened tea and coffee, and ready-made meals.</w:t>
      </w:r>
    </w:p>
    <w:p w14:paraId="36E31BC8" w14:textId="76D851B5" w:rsidR="0038537C" w:rsidRPr="00321689" w:rsidRDefault="0038537C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Times New Roman" w:eastAsia="游明朝" w:hAnsi="Times New Roman" w:cs="Times New Roman"/>
          <w:color w:val="000000" w:themeColor="text1"/>
          <w:sz w:val="28"/>
          <w:szCs w:val="28"/>
          <w:lang w:val="en-GB"/>
        </w:rPr>
      </w:pPr>
      <w:r w:rsidRPr="00321689">
        <w:rPr>
          <w:rFonts w:ascii="Times New Roman" w:eastAsia="游明朝" w:hAnsi="Times New Roman" w:cs="Times New Roman"/>
          <w:color w:val="000000" w:themeColor="text1"/>
          <w:sz w:val="28"/>
          <w:szCs w:val="28"/>
          <w:lang w:val="en-GB"/>
        </w:rPr>
        <w:br w:type="page"/>
      </w:r>
    </w:p>
    <w:p w14:paraId="51F70573" w14:textId="7A230335" w:rsidR="0038537C" w:rsidRPr="00321689" w:rsidRDefault="0038537C" w:rsidP="0038537C">
      <w:pPr>
        <w:spacing w:line="360" w:lineRule="auto"/>
        <w:rPr>
          <w:rFonts w:ascii="Times New Roman" w:eastAsia="游明朝" w:hAnsi="Times New Roman" w:cs="Times New Roman"/>
          <w:bCs/>
          <w:color w:val="000000" w:themeColor="text1"/>
          <w:lang w:val="en-GB"/>
        </w:rPr>
      </w:pPr>
      <w:r w:rsidRPr="00321689">
        <w:rPr>
          <w:rFonts w:ascii="Times New Roman" w:eastAsia="游明朝" w:hAnsi="Times New Roman" w:cs="Times New Roman"/>
          <w:color w:val="000000" w:themeColor="text1"/>
        </w:rPr>
        <w:lastRenderedPageBreak/>
        <w:t xml:space="preserve">Table S3. 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Dietary intake</w:t>
      </w:r>
      <w:r w:rsidR="008F0350"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†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 of each food group (g/</w:t>
      </w:r>
      <w:r w:rsidR="00AA7BD4"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1000 kcal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)</w:t>
      </w:r>
      <w:r w:rsidRPr="00321689">
        <w:rPr>
          <w:rFonts w:ascii="Times New Roman" w:eastAsia="游明朝" w:hAnsi="Times New Roman" w:cs="Times New Roman"/>
          <w:color w:val="000000" w:themeColor="text1"/>
        </w:rPr>
        <w:t xml:space="preserve"> at home and childcare 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>across three categories of childcare hours in children aged 5-6 years.</w:t>
      </w:r>
    </w:p>
    <w:tbl>
      <w:tblPr>
        <w:tblW w:w="984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440"/>
        <w:gridCol w:w="684"/>
        <w:gridCol w:w="537"/>
        <w:gridCol w:w="684"/>
        <w:gridCol w:w="537"/>
        <w:gridCol w:w="684"/>
        <w:gridCol w:w="537"/>
        <w:gridCol w:w="537"/>
        <w:gridCol w:w="684"/>
        <w:gridCol w:w="537"/>
        <w:gridCol w:w="684"/>
        <w:gridCol w:w="537"/>
        <w:gridCol w:w="684"/>
        <w:gridCol w:w="537"/>
        <w:gridCol w:w="537"/>
      </w:tblGrid>
      <w:tr w:rsidR="00321689" w:rsidRPr="00321689" w14:paraId="4F56D047" w14:textId="77777777" w:rsidTr="002209C7">
        <w:trPr>
          <w:trHeight w:val="240"/>
        </w:trPr>
        <w:tc>
          <w:tcPr>
            <w:tcW w:w="14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AB195" w14:textId="77777777" w:rsidR="002209C7" w:rsidRPr="00321689" w:rsidRDefault="002209C7">
            <w:pPr>
              <w:rPr>
                <w:rFonts w:ascii="Yu Gothic" w:eastAsia="Yu Gothic" w:hAnsi="Yu Gothic"/>
                <w:color w:val="000000" w:themeColor="text1"/>
                <w:sz w:val="20"/>
                <w:szCs w:val="20"/>
              </w:rPr>
            </w:pPr>
            <w:r w:rsidRPr="00321689">
              <w:rPr>
                <w:rFonts w:ascii="Yu Gothic" w:eastAsia="Yu Gothic" w:hAnsi="Yu Gothic" w:hint="eastAsia"/>
                <w:color w:val="000000" w:themeColor="text1"/>
                <w:sz w:val="20"/>
                <w:szCs w:val="20"/>
              </w:rPr>
              <w:t xml:space="preserve">　</w:t>
            </w:r>
          </w:p>
        </w:tc>
        <w:tc>
          <w:tcPr>
            <w:tcW w:w="420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1B814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Intake at home||</w:t>
            </w:r>
          </w:p>
        </w:tc>
        <w:tc>
          <w:tcPr>
            <w:tcW w:w="4200" w:type="dxa"/>
            <w:gridSpan w:val="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3AC2F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Intake at childcare</w:t>
            </w:r>
          </w:p>
        </w:tc>
      </w:tr>
      <w:tr w:rsidR="00321689" w:rsidRPr="00321689" w14:paraId="57445281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11D5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50765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hort (&lt;8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D9B81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dium (8–10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78DA5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Long (≥10 hours/day)</w:t>
            </w:r>
          </w:p>
        </w:tc>
        <w:tc>
          <w:tcPr>
            <w:tcW w:w="53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5D497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‡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D76E5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hort (&lt;8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B09D8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dium (8–10 hours/day)</w:t>
            </w:r>
          </w:p>
        </w:tc>
        <w:tc>
          <w:tcPr>
            <w:tcW w:w="1221" w:type="dxa"/>
            <w:gridSpan w:val="2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9723A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Long (≥10 hours/day)</w:t>
            </w:r>
          </w:p>
        </w:tc>
        <w:tc>
          <w:tcPr>
            <w:tcW w:w="53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3E68B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§</w:t>
            </w:r>
          </w:p>
        </w:tc>
      </w:tr>
      <w:tr w:rsidR="00321689" w:rsidRPr="00321689" w14:paraId="0D5838A2" w14:textId="77777777" w:rsidTr="002209C7">
        <w:trPr>
          <w:trHeight w:val="32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DFBC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50BDC2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8CABCC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A76F4C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65ADAB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CC46B16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264D0F79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5575EAF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3D85596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47FDD4B5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149DD" w14:textId="77777777" w:rsidR="002209C7" w:rsidRPr="00321689" w:rsidRDefault="002209C7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FB60C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28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BD773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95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92105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39)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894094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7F547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28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D940B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95)</w:t>
            </w:r>
          </w:p>
        </w:tc>
        <w:tc>
          <w:tcPr>
            <w:tcW w:w="12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9559C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(n=39)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9A19C80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2EEFFDFD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6077B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ood groups¶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E9F0D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C87AF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10A1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8C6BC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0FB6E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98D6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E3A9B3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211D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A4435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B77A2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D7050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E816C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n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BFF16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D</w:t>
            </w:r>
          </w:p>
        </w:tc>
        <w:tc>
          <w:tcPr>
            <w:tcW w:w="53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9D7721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321689" w:rsidRPr="00321689" w14:paraId="2A6C62C7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EF93F3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Cereal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B9E3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05D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5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5E83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B205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9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360B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273E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9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4039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B4A1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64D1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87508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A273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6.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005D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5D9EC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A18B5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8 </w:t>
            </w:r>
          </w:p>
        </w:tc>
      </w:tr>
      <w:tr w:rsidR="00321689" w:rsidRPr="00321689" w14:paraId="49AA5F54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16350D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otatoe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DF58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0687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5BC0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B6E5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443D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A5E5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269B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EE5E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D6A6E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D0F6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3EFE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8425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51AD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41FF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0 </w:t>
            </w:r>
          </w:p>
        </w:tc>
      </w:tr>
      <w:tr w:rsidR="00321689" w:rsidRPr="00321689" w14:paraId="045B1AA1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8003E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ugar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CE257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.1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0F38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8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AF74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0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C4C7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9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E082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9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BD6B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.8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867A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CFDE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1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491E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78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D493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7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EB31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0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8AF8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4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3915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5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C47C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0 </w:t>
            </w:r>
          </w:p>
        </w:tc>
      </w:tr>
      <w:tr w:rsidR="00321689" w:rsidRPr="00321689" w14:paraId="1719743A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194AD6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Pulses and nu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8BE0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DB9B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9EE9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537D6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8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EFB7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1C14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15BE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5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E5CF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2541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30CBB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367A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CFC8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1FA4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C3BA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0 </w:t>
            </w:r>
          </w:p>
        </w:tc>
      </w:tr>
      <w:tr w:rsidR="00321689" w:rsidRPr="00321689" w14:paraId="5437D092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8C8087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Vegetables††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2BA25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00DC8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7C0A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6188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7456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EB5A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C49F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9DA72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3302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B3AF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1AD5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3780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0C92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2064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2 </w:t>
            </w:r>
          </w:p>
        </w:tc>
      </w:tr>
      <w:tr w:rsidR="00321689" w:rsidRPr="00321689" w14:paraId="2E006F20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4957C3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rui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8D52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4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699E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9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A1C9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87EA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F179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9FCF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7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B41A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2E2B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1272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2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8E44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9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B60F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3283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B7D9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E8E2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5 </w:t>
            </w:r>
          </w:p>
        </w:tc>
      </w:tr>
      <w:tr w:rsidR="00321689" w:rsidRPr="00321689" w14:paraId="7E70EC75" w14:textId="77777777" w:rsidTr="002209C7">
        <w:trPr>
          <w:trHeight w:val="50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3D9E4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ruit and vegetable juice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AF3A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2B9E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33B3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2CA4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7BD6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A9CB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B196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8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B81F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35442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8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5910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A484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52F01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122E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3F5F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0 </w:t>
            </w:r>
          </w:p>
        </w:tc>
      </w:tr>
      <w:tr w:rsidR="00321689" w:rsidRPr="00321689" w14:paraId="25C80A2C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2C46E1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Fish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801A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9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51ED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C110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59F2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810D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B926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0C420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3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DBA6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482D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C5D4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256D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B245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EF9F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27A3E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9 </w:t>
            </w:r>
          </w:p>
        </w:tc>
      </w:tr>
      <w:tr w:rsidR="00321689" w:rsidRPr="00321689" w14:paraId="1BACD032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3B1361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eat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63181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6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0693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7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0958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0.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456B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1.2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0B1E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5E6E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8DD2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9E15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67FD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39F5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4C1F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1259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D344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A863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9 </w:t>
            </w:r>
          </w:p>
        </w:tc>
      </w:tr>
      <w:tr w:rsidR="00321689" w:rsidRPr="00321689" w14:paraId="146A3D9E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BBC636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Egg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FDA5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8E5F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B405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F72D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585E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F136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6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78B6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FC422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32B3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1E7EE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64EA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.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489D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85B1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B495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5 </w:t>
            </w:r>
          </w:p>
        </w:tc>
      </w:tr>
      <w:tr w:rsidR="00321689" w:rsidRPr="00321689" w14:paraId="6BEDF019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CA9F27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Milk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8835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E2A6B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21E68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6EB5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052CF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5AAF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D72F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F68E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77E1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8C359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3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156A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5E1E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7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7BB8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1D96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89 </w:t>
            </w:r>
          </w:p>
        </w:tc>
      </w:tr>
      <w:tr w:rsidR="00321689" w:rsidRPr="00321689" w14:paraId="6B96DF1F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20EB51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Confectionarie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03C3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0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225B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E291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9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A122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6EC4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3740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8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608C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5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B9FE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1F9B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5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5E66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6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4E01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6016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018C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93F7D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8 </w:t>
            </w:r>
          </w:p>
        </w:tc>
      </w:tr>
      <w:tr w:rsidR="00321689" w:rsidRPr="00321689" w14:paraId="67BCEDF9" w14:textId="77777777" w:rsidTr="002209C7">
        <w:trPr>
          <w:trHeight w:val="52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A8C25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ugar-sweetened beverages‡‡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F1FD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7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6328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7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C7B2C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E079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1.1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55BE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1.5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3B46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C236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0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67C9D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7390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3788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42C9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0.4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E4F67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.2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8FA0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.1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C058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17 </w:t>
            </w:r>
          </w:p>
        </w:tc>
      </w:tr>
      <w:tr w:rsidR="00321689" w:rsidRPr="00321689" w14:paraId="18E7952D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0252CE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Seasonings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F918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4.7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E1EE9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3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4C60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0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EF92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6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82C2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0.0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27A6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3.9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DCD80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20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1A7D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39.8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135E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28.9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CD0D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1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52C6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1.7 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5A39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52.6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B1C3D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46.4 </w:t>
            </w:r>
          </w:p>
        </w:tc>
        <w:tc>
          <w:tcPr>
            <w:tcW w:w="5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B26C0A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38 </w:t>
            </w:r>
          </w:p>
        </w:tc>
      </w:tr>
      <w:tr w:rsidR="00321689" w:rsidRPr="00321689" w14:paraId="598ECCBB" w14:textId="77777777" w:rsidTr="002209C7">
        <w:trPr>
          <w:trHeight w:val="240"/>
        </w:trPr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7529526" w14:textId="77777777" w:rsidR="002209C7" w:rsidRPr="00321689" w:rsidRDefault="002209C7">
            <w:pPr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>Other foods§§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30965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50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36E2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3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A5A80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36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2B2666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5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6CF071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9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5113A4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8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6B4655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72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5F6D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4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8C1072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83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F9393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8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AD1DA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95 </w:t>
            </w:r>
          </w:p>
        </w:tc>
        <w:tc>
          <w:tcPr>
            <w:tcW w:w="6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88DA8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46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3F280B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125 </w:t>
            </w:r>
          </w:p>
        </w:tc>
        <w:tc>
          <w:tcPr>
            <w:tcW w:w="5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008CE" w14:textId="77777777" w:rsidR="002209C7" w:rsidRPr="00321689" w:rsidRDefault="002209C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</w:pPr>
            <w:r w:rsidRPr="00321689">
              <w:rPr>
                <w:rFonts w:ascii="Times New Roman" w:eastAsia="Yu Gothic" w:hAnsi="Times New Roman" w:cs="Times New Roman"/>
                <w:color w:val="000000" w:themeColor="text1"/>
                <w:sz w:val="18"/>
                <w:szCs w:val="18"/>
              </w:rPr>
              <w:t xml:space="preserve">0.60 </w:t>
            </w:r>
          </w:p>
        </w:tc>
      </w:tr>
    </w:tbl>
    <w:p w14:paraId="1FF3A8A0" w14:textId="25D4B6E9" w:rsidR="00AA7BD4" w:rsidRDefault="00AA7BD4" w:rsidP="00AA7BD4">
      <w:pPr>
        <w:spacing w:after="80" w:line="360" w:lineRule="auto"/>
        <w:rPr>
          <w:rFonts w:ascii="Times New Roman" w:eastAsia="Yu Gothic" w:hAnsi="Times New Roman" w:cs="Times New Roman"/>
          <w:color w:val="000000" w:themeColor="text1"/>
          <w:lang w:val="en-GB"/>
        </w:rPr>
      </w:pP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*p &lt;.05; ** p &lt;.01. SD, standard deviation.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†</w:t>
      </w:r>
      <w:r w:rsidRPr="00321689">
        <w:rPr>
          <w:rFonts w:ascii="Calibri" w:eastAsia="游明朝" w:hAnsi="Calibri" w:cs="Calibri"/>
          <w:bCs/>
          <w:color w:val="000000" w:themeColor="text1"/>
          <w:lang w:val="en-GB"/>
        </w:rPr>
        <w:t>﻿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Energy-adjusted dietary intake of each food group was calculated according to the following equation: dietary intake (unit/d) = reported nutrient intake (unit/d)/reported energy intake (kcal/d) × 1000 kcal. </w:t>
      </w:r>
      <w:r w:rsidRPr="00321689">
        <w:rPr>
          <w:rFonts w:ascii="Times New Roman" w:hAnsi="Times New Roman" w:cs="Times New Roman"/>
          <w:color w:val="000000" w:themeColor="text1"/>
          <w:shd w:val="clear" w:color="auto" w:fill="FFFFFF"/>
          <w:lang w:val="en-GB"/>
        </w:rPr>
        <w:t>‡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The difference in dietary intake at home for each food group was examined using ANOVA followed by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Tukey test for multiple comparisons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Different superscript capital letters indicate significant differences. §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The difference in dietary intake at childcare for each food group was examined using ANOVA followed by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>Tukey test for multiple comparisons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Pr="00321689">
        <w:rPr>
          <w:rFonts w:ascii="Times New Roman" w:eastAsia="游明朝" w:hAnsi="Times New Roman" w:cs="Times New Roman"/>
          <w:bCs/>
          <w:color w:val="000000" w:themeColor="text1"/>
          <w:bdr w:val="none" w:sz="0" w:space="0" w:color="auto" w:frame="1"/>
          <w:lang w:val="en-GB"/>
        </w:rPr>
        <w:t xml:space="preserve">Different superscript capital letters indicate significant differences. ||Consisting of home, other home, car, and restaurant.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¶</w:t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Food groups were defined based on the culinary usage and the similarity of nutrient profiles of the foods, mainly according to </w:t>
      </w:r>
      <w:r w:rsidRPr="00321689">
        <w:rPr>
          <w:rFonts w:ascii="Times New Roman" w:hAnsi="Times New Roman" w:cs="Times New Roman"/>
          <w:color w:val="000000" w:themeColor="text1"/>
          <w:lang w:val="en-GB"/>
        </w:rPr>
        <w:t>the Standard Table of Food Composition in Japan</w:t>
      </w:r>
      <w:r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begin" w:fldLock="1"/>
      </w:r>
      <w:r w:rsidR="0071373F"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instrText>ADDIN CSL_CITATION {"citationItems":[{"id":"ITEM-1","itemData":{"author":[{"dropping-particle":"","family":"Science and Technology Agency.","given":"","non-dropping-particle":"","parse-names":false,"suffix":""}],"id":"ITEM-1","issued":{"date-parts":[["2015"]]},"publisher":"National Printing Bureau","publisher-place":"Tokyo, Japan","title":"Standard Tables of Food Composition in Japan - 2015 - (Seventh Revised Edition).","type":"book"},"uris":["http://www.mendeley.com/documents/?uuid=eef23e75-deef-4653-916e-8f01dadea284"]},{"id":"ITEM-2","itemData":{"author":[{"dropping-particle":"","family":"Agency.","given":"Science and Technology","non-dropping-particle":"","parse-names":false,"suffix":""}],"id":"ITEM-2","issued":{"date-parts":[["2016"]]},"publisher":"National Printing Bureau","publisher-place":"Tokyo, Japan","title":"Standard Tables of Food Composition in Japan - 2015 - (Seventh Revised Edition) Addendum - 2016 -.","type":"book"},"uris":["http://www.mendeley.com/documents/?uuid=5773f2f6-4dac-432c-9d19-183af3bcd845"]}],"mendeley":{"formattedCitation":"(1,2)","plainTextFormattedCitation":"(1,2)","previouslyFormattedCitation":"(47,48)"},"properties":{"noteIndex":0},"schema":"https://github.com/citation-style-language/schema/raw/master/csl-citation.json"}</w:instrText>
      </w:r>
      <w:r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separate"/>
      </w:r>
      <w:r w:rsidR="0071373F" w:rsidRPr="0071373F">
        <w:rPr>
          <w:rFonts w:ascii="Times New Roman" w:hAnsi="Times New Roman" w:cs="Times New Roman"/>
          <w:noProof/>
          <w:color w:val="000000" w:themeColor="text1"/>
          <w:vertAlign w:val="superscript"/>
          <w:lang w:val="en-GB"/>
        </w:rPr>
        <w:t>(1,2)</w:t>
      </w:r>
      <w:r w:rsidRPr="0071373F">
        <w:rPr>
          <w:rFonts w:ascii="Times New Roman" w:hAnsi="Times New Roman" w:cs="Times New Roman"/>
          <w:color w:val="000000" w:themeColor="text1"/>
          <w:vertAlign w:val="superscript"/>
          <w:lang w:val="en-GB"/>
        </w:rPr>
        <w:fldChar w:fldCharType="end"/>
      </w:r>
      <w:r w:rsidRPr="00321689">
        <w:rPr>
          <w:rFonts w:ascii="Times New Roman" w:eastAsia="游明朝" w:hAnsi="Times New Roman" w:cs="Times New Roman"/>
          <w:bCs/>
          <w:color w:val="000000" w:themeColor="text1"/>
          <w:lang w:val="en-GB"/>
        </w:rPr>
        <w:t xml:space="preserve">. 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 </w:t>
      </w:r>
      <w:r w:rsidRPr="00321689">
        <w:rPr>
          <w:rFonts w:ascii="Times New Roman" w:eastAsia="Yu Gothic" w:hAnsi="Times New Roman" w:cs="Times New Roman"/>
          <w:color w:val="000000" w:themeColor="text1"/>
        </w:rPr>
        <w:t>††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Including mushrooms and seaweeds. </w:t>
      </w:r>
      <w:r w:rsidRPr="00321689">
        <w:rPr>
          <w:rFonts w:ascii="Times New Roman" w:eastAsia="Yu Gothic" w:hAnsi="Times New Roman" w:cs="Times New Roman"/>
          <w:color w:val="000000" w:themeColor="text1"/>
        </w:rPr>
        <w:t>‡‡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 xml:space="preserve">Consisting of soda, sports drinks, fruits drinks (other than 100% fruit juice), milk beverages, and pre-sweetened tea and coffee. </w:t>
      </w:r>
      <w:r w:rsidRPr="00321689">
        <w:rPr>
          <w:rFonts w:ascii="Times New Roman" w:eastAsia="Yu Gothic" w:hAnsi="Times New Roman" w:cs="Times New Roman"/>
          <w:color w:val="000000" w:themeColor="text1"/>
        </w:rPr>
        <w:t>§§</w:t>
      </w:r>
      <w:r w:rsidRPr="00321689">
        <w:rPr>
          <w:rFonts w:ascii="Times New Roman" w:eastAsia="Yu Gothic" w:hAnsi="Times New Roman" w:cs="Times New Roman"/>
          <w:color w:val="000000" w:themeColor="text1"/>
          <w:lang w:val="en-GB"/>
        </w:rPr>
        <w:t>Consisting of fat and oil, alcoholic beverages (added during cooking or processing), unsweetened tea and coffee, and ready-made meals.</w:t>
      </w:r>
    </w:p>
    <w:p w14:paraId="79065D19" w14:textId="7E31BB56" w:rsidR="0071373F" w:rsidRDefault="0071373F">
      <w:pPr>
        <w:pBdr>
          <w:top w:val="nil"/>
          <w:left w:val="nil"/>
          <w:bottom w:val="nil"/>
          <w:right w:val="nil"/>
          <w:between w:val="nil"/>
          <w:bar w:val="nil"/>
        </w:pBdr>
        <w:rPr>
          <w:rFonts w:ascii="Times New Roman" w:eastAsia="Yu Gothic" w:hAnsi="Times New Roman" w:cs="Times New Roman"/>
          <w:color w:val="000000" w:themeColor="text1"/>
          <w:lang w:val="en-GB"/>
        </w:rPr>
      </w:pPr>
      <w:r>
        <w:rPr>
          <w:rFonts w:ascii="Times New Roman" w:eastAsia="Yu Gothic" w:hAnsi="Times New Roman" w:cs="Times New Roman"/>
          <w:color w:val="000000" w:themeColor="text1"/>
          <w:lang w:val="en-GB"/>
        </w:rPr>
        <w:br w:type="page"/>
      </w:r>
    </w:p>
    <w:p w14:paraId="54ECD285" w14:textId="11D16DEE" w:rsidR="0071373F" w:rsidRPr="0071373F" w:rsidRDefault="0071373F" w:rsidP="00AA7BD4">
      <w:pPr>
        <w:spacing w:after="80" w:line="360" w:lineRule="auto"/>
        <w:rPr>
          <w:rFonts w:ascii="Times New Roman" w:eastAsia="游明朝" w:hAnsi="Times New Roman" w:cs="Times New Roman" w:hint="eastAsia"/>
          <w:b/>
          <w:color w:val="000000" w:themeColor="text1"/>
          <w:lang w:val="en-GB"/>
        </w:rPr>
      </w:pPr>
      <w:r w:rsidRPr="0071373F">
        <w:rPr>
          <w:rFonts w:ascii="Times New Roman" w:eastAsia="游明朝" w:hAnsi="Times New Roman" w:cs="Times New Roman" w:hint="eastAsia"/>
          <w:b/>
          <w:color w:val="000000" w:themeColor="text1"/>
          <w:lang w:val="en-GB"/>
        </w:rPr>
        <w:lastRenderedPageBreak/>
        <w:t>R</w:t>
      </w:r>
      <w:r w:rsidRPr="0071373F">
        <w:rPr>
          <w:rFonts w:ascii="Times New Roman" w:eastAsia="游明朝" w:hAnsi="Times New Roman" w:cs="Times New Roman"/>
          <w:b/>
          <w:color w:val="000000" w:themeColor="text1"/>
          <w:lang w:val="en-GB"/>
        </w:rPr>
        <w:t>eference</w:t>
      </w:r>
    </w:p>
    <w:p w14:paraId="0890E1F7" w14:textId="77777777" w:rsidR="0071373F" w:rsidRPr="002B74E8" w:rsidRDefault="0071373F" w:rsidP="0071373F">
      <w:pPr>
        <w:pStyle w:val="af5"/>
        <w:numPr>
          <w:ilvl w:val="0"/>
          <w:numId w:val="15"/>
        </w:numPr>
        <w:spacing w:before="100" w:beforeAutospacing="1" w:after="100" w:afterAutospacing="1" w:line="360" w:lineRule="auto"/>
        <w:rPr>
          <w:rFonts w:ascii="Times New Roman" w:hAnsi="Times New Roman" w:cs="Times New Roman"/>
          <w:sz w:val="24"/>
          <w:szCs w:val="24"/>
        </w:rPr>
      </w:pPr>
      <w:r w:rsidRPr="002B74E8">
        <w:rPr>
          <w:rFonts w:ascii="Times New Roman" w:hAnsi="Times New Roman" w:cs="Times New Roman"/>
          <w:sz w:val="24"/>
          <w:szCs w:val="24"/>
        </w:rPr>
        <w:t xml:space="preserve">Science and Technology Agency (2015) Standard Tables of Food Composition in Japan </w:t>
      </w:r>
      <w:r w:rsidRPr="002B74E8">
        <w:rPr>
          <w:rFonts w:ascii="Calibri" w:hAnsi="Calibri" w:cs="Calibri"/>
          <w:sz w:val="24"/>
          <w:szCs w:val="24"/>
        </w:rPr>
        <w:t>﻿</w:t>
      </w:r>
      <w:r w:rsidRPr="002B74E8">
        <w:rPr>
          <w:rFonts w:ascii="Times New Roman" w:hAnsi="Times New Roman" w:cs="Times New Roman"/>
          <w:sz w:val="24"/>
          <w:szCs w:val="24"/>
        </w:rPr>
        <w:t xml:space="preserve">- 2015 - (Seventh Revised Edition). Tokyo, Japan: </w:t>
      </w:r>
      <w:r w:rsidRPr="002B74E8">
        <w:rPr>
          <w:rFonts w:ascii="Calibri" w:hAnsi="Calibri" w:cs="Calibri"/>
          <w:sz w:val="24"/>
          <w:szCs w:val="24"/>
        </w:rPr>
        <w:t>﻿</w:t>
      </w:r>
      <w:r w:rsidRPr="002B74E8">
        <w:rPr>
          <w:rFonts w:ascii="Times New Roman" w:hAnsi="Times New Roman" w:cs="Times New Roman"/>
          <w:sz w:val="24"/>
          <w:szCs w:val="24"/>
        </w:rPr>
        <w:t>National Printing Bureau.</w:t>
      </w:r>
    </w:p>
    <w:p w14:paraId="2A5D4EC3" w14:textId="36081E28" w:rsidR="007E59D0" w:rsidRPr="0071373F" w:rsidRDefault="0071373F" w:rsidP="00AC03F5">
      <w:pPr>
        <w:pStyle w:val="af5"/>
        <w:numPr>
          <w:ilvl w:val="0"/>
          <w:numId w:val="15"/>
        </w:numPr>
        <w:spacing w:before="100" w:beforeAutospacing="1" w:after="100" w:afterAutospacing="1" w:line="360" w:lineRule="auto"/>
        <w:rPr>
          <w:rFonts w:ascii="Times New Roman" w:hAnsi="Times New Roman" w:cs="Times New Roman" w:hint="eastAsia"/>
          <w:sz w:val="24"/>
          <w:szCs w:val="24"/>
        </w:rPr>
      </w:pPr>
      <w:r w:rsidRPr="002B74E8">
        <w:rPr>
          <w:rFonts w:ascii="Times New Roman" w:hAnsi="Times New Roman" w:cs="Times New Roman"/>
          <w:sz w:val="24"/>
          <w:szCs w:val="24"/>
        </w:rPr>
        <w:t xml:space="preserve">Science and Technology Agency (2016) Standard Tables of Food Composition in Japan </w:t>
      </w:r>
      <w:r w:rsidRPr="002B74E8">
        <w:rPr>
          <w:rFonts w:ascii="Calibri" w:hAnsi="Calibri" w:cs="Calibri"/>
          <w:sz w:val="24"/>
          <w:szCs w:val="24"/>
        </w:rPr>
        <w:t>﻿</w:t>
      </w:r>
      <w:r w:rsidRPr="002B74E8">
        <w:rPr>
          <w:rFonts w:ascii="Times New Roman" w:hAnsi="Times New Roman" w:cs="Times New Roman"/>
          <w:sz w:val="24"/>
          <w:szCs w:val="24"/>
        </w:rPr>
        <w:t xml:space="preserve">- 2015 - (Seventh Revised Edition) </w:t>
      </w:r>
      <w:r w:rsidRPr="002B74E8">
        <w:rPr>
          <w:rFonts w:ascii="Calibri" w:hAnsi="Calibri" w:cs="Calibri"/>
          <w:sz w:val="24"/>
          <w:szCs w:val="24"/>
        </w:rPr>
        <w:t>﻿</w:t>
      </w:r>
      <w:r w:rsidRPr="002B74E8">
        <w:rPr>
          <w:rFonts w:ascii="Times New Roman" w:hAnsi="Times New Roman" w:cs="Times New Roman"/>
          <w:sz w:val="24"/>
          <w:szCs w:val="24"/>
        </w:rPr>
        <w:t xml:space="preserve">Addendum - 2016 -. Tokyo, Japan: </w:t>
      </w:r>
      <w:r w:rsidRPr="002B74E8">
        <w:rPr>
          <w:rFonts w:ascii="Calibri" w:hAnsi="Calibri" w:cs="Calibri"/>
          <w:sz w:val="24"/>
          <w:szCs w:val="24"/>
        </w:rPr>
        <w:t>﻿</w:t>
      </w:r>
      <w:r w:rsidRPr="002B74E8">
        <w:rPr>
          <w:rFonts w:ascii="Times New Roman" w:hAnsi="Times New Roman" w:cs="Times New Roman"/>
          <w:sz w:val="24"/>
          <w:szCs w:val="24"/>
        </w:rPr>
        <w:t>National Printing Bureau.</w:t>
      </w:r>
    </w:p>
    <w:sectPr w:rsidR="007E59D0" w:rsidRPr="0071373F" w:rsidSect="00E174AC">
      <w:headerReference w:type="default" r:id="rId8"/>
      <w:footerReference w:type="default" r:id="rId9"/>
      <w:pgSz w:w="11906" w:h="16838" w:code="9"/>
      <w:pgMar w:top="1134" w:right="1134" w:bottom="1134" w:left="1134" w:header="720" w:footer="720" w:gutter="0"/>
      <w:lnNumType w:countBy="1" w:restart="continuous"/>
      <w:cols w:space="720"/>
      <w:docGrid w:type="lines" w:linePitch="299" w:charSpace="16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AD48B6" w14:textId="77777777" w:rsidR="0086744C" w:rsidRDefault="0086744C">
      <w:r>
        <w:separator/>
      </w:r>
    </w:p>
  </w:endnote>
  <w:endnote w:type="continuationSeparator" w:id="0">
    <w:p w14:paraId="58634A5D" w14:textId="77777777" w:rsidR="0086744C" w:rsidRDefault="0086744C">
      <w:r>
        <w:continuationSeparator/>
      </w:r>
    </w:p>
  </w:endnote>
  <w:endnote w:type="continuationNotice" w:id="1">
    <w:p w14:paraId="58C859BA" w14:textId="77777777" w:rsidR="0086744C" w:rsidRDefault="0086744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ＭＳ 明朝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ＭＳ Ｐゴシック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ヒラギノ角ゴ ProN W3">
    <w:altName w:val="Arial Unicode MS"/>
    <w:panose1 w:val="020B0300000000000000"/>
    <w:charset w:val="80"/>
    <w:family w:val="swiss"/>
    <w:pitch w:val="variable"/>
    <w:sig w:usb0="E00002FF" w:usb1="7AC7FFFF" w:usb2="00000012" w:usb3="00000000" w:csb0="0002000D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GS明朝B">
    <w:panose1 w:val="020B0604020202020204"/>
    <w:charset w:val="80"/>
    <w:family w:val="roman"/>
    <w:pitch w:val="variable"/>
    <w:sig w:usb0="80000281" w:usb1="28C76CF8" w:usb2="00000010" w:usb3="00000000" w:csb0="00020000" w:csb1="00000000"/>
  </w:font>
  <w:font w:name="ヒラギノ角ゴ ProN W6">
    <w:altName w:val="Arial Unicode MS"/>
    <w:panose1 w:val="020B0600000000000000"/>
    <w:charset w:val="80"/>
    <w:family w:val="swiss"/>
    <w:pitch w:val="variable"/>
    <w:sig w:usb0="E00002FF" w:usb1="7AC7FFFF" w:usb2="00000012" w:usb3="00000000" w:csb0="0002000D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ＭＳ Ｐ明朝"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833434034"/>
      <w:docPartObj>
        <w:docPartGallery w:val="Page Numbers (Bottom of Page)"/>
        <w:docPartUnique/>
      </w:docPartObj>
    </w:sdtPr>
    <w:sdtEndPr/>
    <w:sdtContent>
      <w:p w14:paraId="40AB5EFE" w14:textId="779281F7" w:rsidR="00265761" w:rsidRDefault="00265761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7E59D0">
          <w:rPr>
            <w:noProof/>
            <w:lang w:val="ja-JP"/>
          </w:rPr>
          <w:t>27</w:t>
        </w:r>
        <w:r>
          <w:fldChar w:fldCharType="end"/>
        </w:r>
      </w:p>
    </w:sdtContent>
  </w:sdt>
  <w:p w14:paraId="33266C98" w14:textId="77777777" w:rsidR="00265761" w:rsidRDefault="00265761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CEE147" w14:textId="77777777" w:rsidR="0086744C" w:rsidRDefault="0086744C">
      <w:r>
        <w:separator/>
      </w:r>
    </w:p>
  </w:footnote>
  <w:footnote w:type="continuationSeparator" w:id="0">
    <w:p w14:paraId="122DF7D5" w14:textId="77777777" w:rsidR="0086744C" w:rsidRDefault="0086744C">
      <w:r>
        <w:continuationSeparator/>
      </w:r>
    </w:p>
  </w:footnote>
  <w:footnote w:type="continuationNotice" w:id="1">
    <w:p w14:paraId="179C7FFE" w14:textId="77777777" w:rsidR="0086744C" w:rsidRDefault="0086744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01FD76" w14:textId="77777777" w:rsidR="00265761" w:rsidRDefault="00265761">
    <w:pPr>
      <w:pStyle w:val="af1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061A86"/>
    <w:multiLevelType w:val="hybridMultilevel"/>
    <w:tmpl w:val="6AA830F2"/>
    <w:lvl w:ilvl="0" w:tplc="1D968D5C">
      <w:start w:val="1"/>
      <w:numFmt w:val="bullet"/>
      <w:lvlText w:val="-"/>
      <w:lvlJc w:val="left"/>
      <w:pPr>
        <w:ind w:left="360" w:hanging="360"/>
      </w:pPr>
      <w:rPr>
        <w:rFonts w:ascii="Yu Gothic" w:eastAsia="Yu Gothic" w:hAnsi="Yu Gothic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8C10D05"/>
    <w:multiLevelType w:val="hybridMultilevel"/>
    <w:tmpl w:val="2FD8BC86"/>
    <w:styleLink w:val="1"/>
    <w:lvl w:ilvl="0" w:tplc="FB2445BE">
      <w:start w:val="1"/>
      <w:numFmt w:val="decimal"/>
      <w:lvlText w:val="(%1)"/>
      <w:lvlJc w:val="left"/>
      <w:pPr>
        <w:tabs>
          <w:tab w:val="num" w:pos="1440"/>
        </w:tabs>
        <w:ind w:left="7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1BFCE1F6">
      <w:start w:val="1"/>
      <w:numFmt w:val="lowerLetter"/>
      <w:lvlText w:val="%2."/>
      <w:lvlJc w:val="left"/>
      <w:pPr>
        <w:tabs>
          <w:tab w:val="num" w:pos="2160"/>
        </w:tabs>
        <w:ind w:left="14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59D24A36">
      <w:start w:val="1"/>
      <w:numFmt w:val="lowerRoman"/>
      <w:lvlText w:val="%3."/>
      <w:lvlJc w:val="left"/>
      <w:pPr>
        <w:tabs>
          <w:tab w:val="num" w:pos="2880"/>
        </w:tabs>
        <w:ind w:left="216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FFC626E">
      <w:start w:val="1"/>
      <w:numFmt w:val="decimal"/>
      <w:lvlText w:val="%4."/>
      <w:lvlJc w:val="left"/>
      <w:pPr>
        <w:tabs>
          <w:tab w:val="num" w:pos="3600"/>
        </w:tabs>
        <w:ind w:left="28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9C028CBE">
      <w:start w:val="1"/>
      <w:numFmt w:val="lowerLetter"/>
      <w:lvlText w:val="%5."/>
      <w:lvlJc w:val="left"/>
      <w:pPr>
        <w:tabs>
          <w:tab w:val="num" w:pos="4320"/>
        </w:tabs>
        <w:ind w:left="360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D8FE2B6C">
      <w:start w:val="1"/>
      <w:numFmt w:val="lowerRoman"/>
      <w:lvlText w:val="%6."/>
      <w:lvlJc w:val="left"/>
      <w:pPr>
        <w:tabs>
          <w:tab w:val="num" w:pos="5040"/>
        </w:tabs>
        <w:ind w:left="432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2DB85AAE">
      <w:start w:val="1"/>
      <w:numFmt w:val="decimal"/>
      <w:lvlText w:val="%7."/>
      <w:lvlJc w:val="left"/>
      <w:pPr>
        <w:tabs>
          <w:tab w:val="num" w:pos="5760"/>
        </w:tabs>
        <w:ind w:left="50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34088924">
      <w:start w:val="1"/>
      <w:numFmt w:val="lowerLetter"/>
      <w:lvlText w:val="%8."/>
      <w:lvlJc w:val="left"/>
      <w:pPr>
        <w:tabs>
          <w:tab w:val="num" w:pos="6480"/>
        </w:tabs>
        <w:ind w:left="57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C2B04C54">
      <w:start w:val="1"/>
      <w:numFmt w:val="lowerRoman"/>
      <w:lvlText w:val="%9."/>
      <w:lvlJc w:val="left"/>
      <w:pPr>
        <w:tabs>
          <w:tab w:val="num" w:pos="7200"/>
        </w:tabs>
        <w:ind w:left="648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" w15:restartNumberingAfterBreak="0">
    <w:nsid w:val="2593430D"/>
    <w:multiLevelType w:val="hybridMultilevel"/>
    <w:tmpl w:val="47E2F85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 w15:restartNumberingAfterBreak="0">
    <w:nsid w:val="2B17462F"/>
    <w:multiLevelType w:val="hybridMultilevel"/>
    <w:tmpl w:val="2FD8BC86"/>
    <w:lvl w:ilvl="0" w:tplc="18327EB8">
      <w:start w:val="1"/>
      <w:numFmt w:val="decimal"/>
      <w:lvlText w:val="(%1)"/>
      <w:lvlJc w:val="left"/>
      <w:pPr>
        <w:tabs>
          <w:tab w:val="num" w:pos="1440"/>
        </w:tabs>
        <w:ind w:left="7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F69C664E">
      <w:start w:val="1"/>
      <w:numFmt w:val="lowerLetter"/>
      <w:lvlText w:val="%2."/>
      <w:lvlJc w:val="left"/>
      <w:pPr>
        <w:tabs>
          <w:tab w:val="num" w:pos="2160"/>
        </w:tabs>
        <w:ind w:left="14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71E3026">
      <w:start w:val="1"/>
      <w:numFmt w:val="lowerRoman"/>
      <w:lvlText w:val="%3."/>
      <w:lvlJc w:val="left"/>
      <w:pPr>
        <w:tabs>
          <w:tab w:val="num" w:pos="2880"/>
        </w:tabs>
        <w:ind w:left="216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A26998C">
      <w:start w:val="1"/>
      <w:numFmt w:val="decimal"/>
      <w:lvlText w:val="%4."/>
      <w:lvlJc w:val="left"/>
      <w:pPr>
        <w:tabs>
          <w:tab w:val="num" w:pos="3600"/>
        </w:tabs>
        <w:ind w:left="28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33304674">
      <w:start w:val="1"/>
      <w:numFmt w:val="lowerLetter"/>
      <w:lvlText w:val="%5."/>
      <w:lvlJc w:val="left"/>
      <w:pPr>
        <w:tabs>
          <w:tab w:val="num" w:pos="4320"/>
        </w:tabs>
        <w:ind w:left="360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65B8D720">
      <w:start w:val="1"/>
      <w:numFmt w:val="lowerRoman"/>
      <w:lvlText w:val="%6."/>
      <w:lvlJc w:val="left"/>
      <w:pPr>
        <w:tabs>
          <w:tab w:val="num" w:pos="5040"/>
        </w:tabs>
        <w:ind w:left="432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999C7722">
      <w:start w:val="1"/>
      <w:numFmt w:val="decimal"/>
      <w:lvlText w:val="%7."/>
      <w:lvlJc w:val="left"/>
      <w:pPr>
        <w:tabs>
          <w:tab w:val="num" w:pos="5760"/>
        </w:tabs>
        <w:ind w:left="50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E05835DE">
      <w:start w:val="1"/>
      <w:numFmt w:val="lowerLetter"/>
      <w:lvlText w:val="%8."/>
      <w:lvlJc w:val="left"/>
      <w:pPr>
        <w:tabs>
          <w:tab w:val="num" w:pos="6480"/>
        </w:tabs>
        <w:ind w:left="57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04DCC680">
      <w:start w:val="1"/>
      <w:numFmt w:val="lowerRoman"/>
      <w:lvlText w:val="%9."/>
      <w:lvlJc w:val="left"/>
      <w:pPr>
        <w:tabs>
          <w:tab w:val="num" w:pos="7200"/>
        </w:tabs>
        <w:ind w:left="648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4" w15:restartNumberingAfterBreak="0">
    <w:nsid w:val="2B725E18"/>
    <w:multiLevelType w:val="multilevel"/>
    <w:tmpl w:val="EE6646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F1B65B3"/>
    <w:multiLevelType w:val="hybridMultilevel"/>
    <w:tmpl w:val="2FD8BC86"/>
    <w:numStyleLink w:val="1"/>
  </w:abstractNum>
  <w:abstractNum w:abstractNumId="6" w15:restartNumberingAfterBreak="0">
    <w:nsid w:val="2F5B63D3"/>
    <w:multiLevelType w:val="multilevel"/>
    <w:tmpl w:val="A0CE73B2"/>
    <w:lvl w:ilvl="0">
      <w:start w:val="14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396B70D0"/>
    <w:multiLevelType w:val="multilevel"/>
    <w:tmpl w:val="522A7D98"/>
    <w:lvl w:ilvl="0">
      <w:start w:val="50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E312FC3"/>
    <w:multiLevelType w:val="hybridMultilevel"/>
    <w:tmpl w:val="0F96503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 w15:restartNumberingAfterBreak="0">
    <w:nsid w:val="44A11903"/>
    <w:multiLevelType w:val="hybridMultilevel"/>
    <w:tmpl w:val="75408F50"/>
    <w:lvl w:ilvl="0" w:tplc="829C0146">
      <w:start w:val="1"/>
      <w:numFmt w:val="decimal"/>
      <w:lvlText w:val="%1."/>
      <w:lvlJc w:val="left"/>
      <w:pPr>
        <w:ind w:left="420" w:hanging="420"/>
      </w:pPr>
      <w:rPr>
        <w:b w:val="0"/>
        <w:bCs w:val="0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0" w15:restartNumberingAfterBreak="0">
    <w:nsid w:val="4B8E4C63"/>
    <w:multiLevelType w:val="hybridMultilevel"/>
    <w:tmpl w:val="7E54D10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1" w15:restartNumberingAfterBreak="0">
    <w:nsid w:val="5A0E212B"/>
    <w:multiLevelType w:val="hybridMultilevel"/>
    <w:tmpl w:val="2FD8BC86"/>
    <w:lvl w:ilvl="0" w:tplc="18327EB8">
      <w:start w:val="1"/>
      <w:numFmt w:val="decimal"/>
      <w:lvlText w:val="(%1)"/>
      <w:lvlJc w:val="left"/>
      <w:pPr>
        <w:tabs>
          <w:tab w:val="num" w:pos="1440"/>
        </w:tabs>
        <w:ind w:left="7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F69C664E">
      <w:start w:val="1"/>
      <w:numFmt w:val="lowerLetter"/>
      <w:lvlText w:val="%2."/>
      <w:lvlJc w:val="left"/>
      <w:pPr>
        <w:tabs>
          <w:tab w:val="num" w:pos="2160"/>
        </w:tabs>
        <w:ind w:left="14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171E3026">
      <w:start w:val="1"/>
      <w:numFmt w:val="lowerRoman"/>
      <w:lvlText w:val="%3."/>
      <w:lvlJc w:val="left"/>
      <w:pPr>
        <w:tabs>
          <w:tab w:val="num" w:pos="2880"/>
        </w:tabs>
        <w:ind w:left="216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7A26998C">
      <w:start w:val="1"/>
      <w:numFmt w:val="decimal"/>
      <w:lvlText w:val="%4."/>
      <w:lvlJc w:val="left"/>
      <w:pPr>
        <w:tabs>
          <w:tab w:val="num" w:pos="3600"/>
        </w:tabs>
        <w:ind w:left="28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33304674">
      <w:start w:val="1"/>
      <w:numFmt w:val="lowerLetter"/>
      <w:lvlText w:val="%5."/>
      <w:lvlJc w:val="left"/>
      <w:pPr>
        <w:tabs>
          <w:tab w:val="num" w:pos="4320"/>
        </w:tabs>
        <w:ind w:left="360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65B8D720">
      <w:start w:val="1"/>
      <w:numFmt w:val="lowerRoman"/>
      <w:lvlText w:val="%6."/>
      <w:lvlJc w:val="left"/>
      <w:pPr>
        <w:tabs>
          <w:tab w:val="num" w:pos="5040"/>
        </w:tabs>
        <w:ind w:left="432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999C7722">
      <w:start w:val="1"/>
      <w:numFmt w:val="decimal"/>
      <w:lvlText w:val="%7."/>
      <w:lvlJc w:val="left"/>
      <w:pPr>
        <w:tabs>
          <w:tab w:val="num" w:pos="5760"/>
        </w:tabs>
        <w:ind w:left="50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E05835DE">
      <w:start w:val="1"/>
      <w:numFmt w:val="lowerLetter"/>
      <w:lvlText w:val="%8."/>
      <w:lvlJc w:val="left"/>
      <w:pPr>
        <w:tabs>
          <w:tab w:val="num" w:pos="6480"/>
        </w:tabs>
        <w:ind w:left="57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04DCC680">
      <w:start w:val="1"/>
      <w:numFmt w:val="lowerRoman"/>
      <w:lvlText w:val="%9."/>
      <w:lvlJc w:val="left"/>
      <w:pPr>
        <w:tabs>
          <w:tab w:val="num" w:pos="7200"/>
        </w:tabs>
        <w:ind w:left="648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12" w15:restartNumberingAfterBreak="0">
    <w:nsid w:val="5CD63800"/>
    <w:multiLevelType w:val="multilevel"/>
    <w:tmpl w:val="31FE2AB4"/>
    <w:lvl w:ilvl="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61F94CB6"/>
    <w:multiLevelType w:val="multilevel"/>
    <w:tmpl w:val="39B2D434"/>
    <w:lvl w:ilvl="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6F1721B0"/>
    <w:multiLevelType w:val="hybridMultilevel"/>
    <w:tmpl w:val="2FD8BC86"/>
    <w:lvl w:ilvl="0" w:tplc="0D24951C">
      <w:start w:val="1"/>
      <w:numFmt w:val="decimal"/>
      <w:lvlText w:val="(%1)"/>
      <w:lvlJc w:val="left"/>
      <w:pPr>
        <w:tabs>
          <w:tab w:val="num" w:pos="1440"/>
        </w:tabs>
        <w:ind w:left="72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A98A062">
      <w:start w:val="1"/>
      <w:numFmt w:val="lowerLetter"/>
      <w:lvlText w:val="%2."/>
      <w:lvlJc w:val="left"/>
      <w:pPr>
        <w:tabs>
          <w:tab w:val="num" w:pos="2160"/>
        </w:tabs>
        <w:ind w:left="14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788859C8">
      <w:start w:val="1"/>
      <w:numFmt w:val="lowerRoman"/>
      <w:lvlText w:val="%3."/>
      <w:lvlJc w:val="left"/>
      <w:pPr>
        <w:tabs>
          <w:tab w:val="num" w:pos="2880"/>
        </w:tabs>
        <w:ind w:left="216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CF2428D0">
      <w:start w:val="1"/>
      <w:numFmt w:val="decimal"/>
      <w:lvlText w:val="%4."/>
      <w:lvlJc w:val="left"/>
      <w:pPr>
        <w:tabs>
          <w:tab w:val="num" w:pos="3600"/>
        </w:tabs>
        <w:ind w:left="288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F8A2FEC4">
      <w:start w:val="1"/>
      <w:numFmt w:val="lowerLetter"/>
      <w:lvlText w:val="%5."/>
      <w:lvlJc w:val="left"/>
      <w:pPr>
        <w:tabs>
          <w:tab w:val="num" w:pos="4320"/>
        </w:tabs>
        <w:ind w:left="360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5FACC31A">
      <w:start w:val="1"/>
      <w:numFmt w:val="lowerRoman"/>
      <w:lvlText w:val="%6."/>
      <w:lvlJc w:val="left"/>
      <w:pPr>
        <w:tabs>
          <w:tab w:val="num" w:pos="5040"/>
        </w:tabs>
        <w:ind w:left="432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69E2A2D2">
      <w:start w:val="1"/>
      <w:numFmt w:val="decimal"/>
      <w:lvlText w:val="%7."/>
      <w:lvlJc w:val="left"/>
      <w:pPr>
        <w:tabs>
          <w:tab w:val="num" w:pos="5760"/>
        </w:tabs>
        <w:ind w:left="504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C47E87B8">
      <w:start w:val="1"/>
      <w:numFmt w:val="lowerLetter"/>
      <w:lvlText w:val="%8."/>
      <w:lvlJc w:val="left"/>
      <w:pPr>
        <w:tabs>
          <w:tab w:val="num" w:pos="6480"/>
        </w:tabs>
        <w:ind w:left="5760" w:firstLine="0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253CD788">
      <w:start w:val="1"/>
      <w:numFmt w:val="lowerRoman"/>
      <w:lvlText w:val="%9."/>
      <w:lvlJc w:val="left"/>
      <w:pPr>
        <w:tabs>
          <w:tab w:val="num" w:pos="7200"/>
        </w:tabs>
        <w:ind w:left="6480" w:firstLine="75"/>
      </w:pPr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num w:numId="1">
    <w:abstractNumId w:val="1"/>
  </w:num>
  <w:num w:numId="2">
    <w:abstractNumId w:val="5"/>
  </w:num>
  <w:num w:numId="3">
    <w:abstractNumId w:val="14"/>
  </w:num>
  <w:num w:numId="4">
    <w:abstractNumId w:val="11"/>
  </w:num>
  <w:num w:numId="5">
    <w:abstractNumId w:val="3"/>
  </w:num>
  <w:num w:numId="6">
    <w:abstractNumId w:val="7"/>
  </w:num>
  <w:num w:numId="7">
    <w:abstractNumId w:val="0"/>
  </w:num>
  <w:num w:numId="8">
    <w:abstractNumId w:val="9"/>
  </w:num>
  <w:num w:numId="9">
    <w:abstractNumId w:val="8"/>
  </w:num>
  <w:num w:numId="10">
    <w:abstractNumId w:val="10"/>
  </w:num>
  <w:num w:numId="11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6"/>
  </w:num>
  <w:num w:numId="13">
    <w:abstractNumId w:val="4"/>
  </w:num>
  <w:num w:numId="14">
    <w:abstractNumId w:val="12"/>
  </w:num>
  <w:num w:numId="15">
    <w:abstractNumId w:val="2"/>
  </w:num>
  <w:num w:numId="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1"/>
  <w:bordersDoNotSurroundHeader/>
  <w:bordersDoNotSurroundFooter/>
  <w:proofState w:spelling="clean" w:grammar="clean"/>
  <w:defaultTabStop w:val="720"/>
  <w:drawingGridHorizontalSpacing w:val="241"/>
  <w:drawingGridVerticalSpacing w:val="163"/>
  <w:displayVerticalDrawingGridEvery w:val="2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7BAE"/>
    <w:rsid w:val="000001E2"/>
    <w:rsid w:val="00001000"/>
    <w:rsid w:val="000021E7"/>
    <w:rsid w:val="00003974"/>
    <w:rsid w:val="000054DE"/>
    <w:rsid w:val="00006F8F"/>
    <w:rsid w:val="00010BE1"/>
    <w:rsid w:val="000113BA"/>
    <w:rsid w:val="0001274B"/>
    <w:rsid w:val="0001292B"/>
    <w:rsid w:val="00014FA5"/>
    <w:rsid w:val="000154C7"/>
    <w:rsid w:val="00015C13"/>
    <w:rsid w:val="0001751B"/>
    <w:rsid w:val="0002026D"/>
    <w:rsid w:val="000206B6"/>
    <w:rsid w:val="000206DC"/>
    <w:rsid w:val="00021379"/>
    <w:rsid w:val="00021B6E"/>
    <w:rsid w:val="000230F7"/>
    <w:rsid w:val="0002632C"/>
    <w:rsid w:val="0002641F"/>
    <w:rsid w:val="00026587"/>
    <w:rsid w:val="00026DC7"/>
    <w:rsid w:val="00026FE1"/>
    <w:rsid w:val="0002797A"/>
    <w:rsid w:val="00031FE0"/>
    <w:rsid w:val="00032B77"/>
    <w:rsid w:val="000331E4"/>
    <w:rsid w:val="00035282"/>
    <w:rsid w:val="00035875"/>
    <w:rsid w:val="0003594C"/>
    <w:rsid w:val="00035D87"/>
    <w:rsid w:val="00036369"/>
    <w:rsid w:val="0003798D"/>
    <w:rsid w:val="00037CD5"/>
    <w:rsid w:val="0004037D"/>
    <w:rsid w:val="00043BE3"/>
    <w:rsid w:val="00046003"/>
    <w:rsid w:val="000467FE"/>
    <w:rsid w:val="00047D6B"/>
    <w:rsid w:val="00050ED5"/>
    <w:rsid w:val="00055179"/>
    <w:rsid w:val="000560B8"/>
    <w:rsid w:val="00056184"/>
    <w:rsid w:val="00056899"/>
    <w:rsid w:val="000576CA"/>
    <w:rsid w:val="0006068D"/>
    <w:rsid w:val="00060BC3"/>
    <w:rsid w:val="00060EA0"/>
    <w:rsid w:val="0006167E"/>
    <w:rsid w:val="000627D3"/>
    <w:rsid w:val="00062D93"/>
    <w:rsid w:val="0006555E"/>
    <w:rsid w:val="000656A1"/>
    <w:rsid w:val="0006574B"/>
    <w:rsid w:val="0006638A"/>
    <w:rsid w:val="000663BF"/>
    <w:rsid w:val="00067171"/>
    <w:rsid w:val="00071BC4"/>
    <w:rsid w:val="00072C7A"/>
    <w:rsid w:val="00073C2B"/>
    <w:rsid w:val="00074368"/>
    <w:rsid w:val="00074A60"/>
    <w:rsid w:val="00075B1C"/>
    <w:rsid w:val="0007770E"/>
    <w:rsid w:val="00080FBB"/>
    <w:rsid w:val="000816A0"/>
    <w:rsid w:val="00081793"/>
    <w:rsid w:val="00086031"/>
    <w:rsid w:val="000902B4"/>
    <w:rsid w:val="000928A2"/>
    <w:rsid w:val="00094BF0"/>
    <w:rsid w:val="00097008"/>
    <w:rsid w:val="000A0A8C"/>
    <w:rsid w:val="000A1BBB"/>
    <w:rsid w:val="000A2A4D"/>
    <w:rsid w:val="000A2C3C"/>
    <w:rsid w:val="000A4481"/>
    <w:rsid w:val="000A494C"/>
    <w:rsid w:val="000B097B"/>
    <w:rsid w:val="000B116F"/>
    <w:rsid w:val="000B15B4"/>
    <w:rsid w:val="000B198A"/>
    <w:rsid w:val="000B4410"/>
    <w:rsid w:val="000B4EBF"/>
    <w:rsid w:val="000C33EE"/>
    <w:rsid w:val="000C343C"/>
    <w:rsid w:val="000C3D3D"/>
    <w:rsid w:val="000C4C03"/>
    <w:rsid w:val="000C5052"/>
    <w:rsid w:val="000C56A0"/>
    <w:rsid w:val="000C5C24"/>
    <w:rsid w:val="000C6B9C"/>
    <w:rsid w:val="000D01A9"/>
    <w:rsid w:val="000D12B3"/>
    <w:rsid w:val="000D3FA5"/>
    <w:rsid w:val="000D5892"/>
    <w:rsid w:val="000D5B06"/>
    <w:rsid w:val="000E1083"/>
    <w:rsid w:val="000E3274"/>
    <w:rsid w:val="000E6F8A"/>
    <w:rsid w:val="000F52A6"/>
    <w:rsid w:val="000F7C0F"/>
    <w:rsid w:val="00100469"/>
    <w:rsid w:val="001007EE"/>
    <w:rsid w:val="0010567E"/>
    <w:rsid w:val="00111115"/>
    <w:rsid w:val="001113C3"/>
    <w:rsid w:val="00114A60"/>
    <w:rsid w:val="00114F28"/>
    <w:rsid w:val="0011624E"/>
    <w:rsid w:val="001175E9"/>
    <w:rsid w:val="00124B63"/>
    <w:rsid w:val="00126539"/>
    <w:rsid w:val="001309A6"/>
    <w:rsid w:val="00131BFA"/>
    <w:rsid w:val="001325E9"/>
    <w:rsid w:val="001350F0"/>
    <w:rsid w:val="001359D0"/>
    <w:rsid w:val="00135A40"/>
    <w:rsid w:val="00136B56"/>
    <w:rsid w:val="001372BC"/>
    <w:rsid w:val="00142BDA"/>
    <w:rsid w:val="001468F2"/>
    <w:rsid w:val="00150714"/>
    <w:rsid w:val="00153B97"/>
    <w:rsid w:val="0015534E"/>
    <w:rsid w:val="00156EA9"/>
    <w:rsid w:val="0015776C"/>
    <w:rsid w:val="00157C69"/>
    <w:rsid w:val="0016235A"/>
    <w:rsid w:val="001631FB"/>
    <w:rsid w:val="00165D7E"/>
    <w:rsid w:val="00167793"/>
    <w:rsid w:val="00173574"/>
    <w:rsid w:val="0017499F"/>
    <w:rsid w:val="00177F29"/>
    <w:rsid w:val="00181E70"/>
    <w:rsid w:val="001833B3"/>
    <w:rsid w:val="00185433"/>
    <w:rsid w:val="00185F88"/>
    <w:rsid w:val="00191BD4"/>
    <w:rsid w:val="00195592"/>
    <w:rsid w:val="00195B0B"/>
    <w:rsid w:val="00195C48"/>
    <w:rsid w:val="001966E1"/>
    <w:rsid w:val="001A3F68"/>
    <w:rsid w:val="001A75BB"/>
    <w:rsid w:val="001A7EC2"/>
    <w:rsid w:val="001B1E6E"/>
    <w:rsid w:val="001B2A67"/>
    <w:rsid w:val="001B2B84"/>
    <w:rsid w:val="001B7EA1"/>
    <w:rsid w:val="001B7EDB"/>
    <w:rsid w:val="001B7F8B"/>
    <w:rsid w:val="001C0316"/>
    <w:rsid w:val="001C5DFA"/>
    <w:rsid w:val="001C6089"/>
    <w:rsid w:val="001C634D"/>
    <w:rsid w:val="001C6753"/>
    <w:rsid w:val="001D1C95"/>
    <w:rsid w:val="001D2D8A"/>
    <w:rsid w:val="001D711F"/>
    <w:rsid w:val="001D7AB4"/>
    <w:rsid w:val="001E0123"/>
    <w:rsid w:val="001E16A3"/>
    <w:rsid w:val="001E54EE"/>
    <w:rsid w:val="001E70FE"/>
    <w:rsid w:val="001E7648"/>
    <w:rsid w:val="001E7D31"/>
    <w:rsid w:val="001F069F"/>
    <w:rsid w:val="001F14B5"/>
    <w:rsid w:val="001F172E"/>
    <w:rsid w:val="001F1F0A"/>
    <w:rsid w:val="001F34FB"/>
    <w:rsid w:val="001F5A53"/>
    <w:rsid w:val="001F645B"/>
    <w:rsid w:val="00201265"/>
    <w:rsid w:val="0020149B"/>
    <w:rsid w:val="00203A69"/>
    <w:rsid w:val="002042C0"/>
    <w:rsid w:val="00205308"/>
    <w:rsid w:val="002056B8"/>
    <w:rsid w:val="00205B4A"/>
    <w:rsid w:val="00206325"/>
    <w:rsid w:val="0020678A"/>
    <w:rsid w:val="002068CF"/>
    <w:rsid w:val="00210DE6"/>
    <w:rsid w:val="00210E7B"/>
    <w:rsid w:val="00211983"/>
    <w:rsid w:val="002121D7"/>
    <w:rsid w:val="002122F9"/>
    <w:rsid w:val="0021435F"/>
    <w:rsid w:val="0021501F"/>
    <w:rsid w:val="0021582A"/>
    <w:rsid w:val="002160EA"/>
    <w:rsid w:val="002209C7"/>
    <w:rsid w:val="00221F6C"/>
    <w:rsid w:val="00222188"/>
    <w:rsid w:val="00223147"/>
    <w:rsid w:val="00223770"/>
    <w:rsid w:val="002268B7"/>
    <w:rsid w:val="00226ED8"/>
    <w:rsid w:val="0023462D"/>
    <w:rsid w:val="00235BB8"/>
    <w:rsid w:val="0023626F"/>
    <w:rsid w:val="00237CD6"/>
    <w:rsid w:val="00237E8C"/>
    <w:rsid w:val="00241714"/>
    <w:rsid w:val="00241843"/>
    <w:rsid w:val="0024626B"/>
    <w:rsid w:val="0025041A"/>
    <w:rsid w:val="00250AC4"/>
    <w:rsid w:val="00251C58"/>
    <w:rsid w:val="00251E4A"/>
    <w:rsid w:val="00253618"/>
    <w:rsid w:val="002554F6"/>
    <w:rsid w:val="00255E75"/>
    <w:rsid w:val="0025626D"/>
    <w:rsid w:val="002579F8"/>
    <w:rsid w:val="0026055E"/>
    <w:rsid w:val="00260CDF"/>
    <w:rsid w:val="00261C46"/>
    <w:rsid w:val="00261F42"/>
    <w:rsid w:val="00265761"/>
    <w:rsid w:val="0027279D"/>
    <w:rsid w:val="00282A86"/>
    <w:rsid w:val="00282DA3"/>
    <w:rsid w:val="00284A3D"/>
    <w:rsid w:val="00286EA6"/>
    <w:rsid w:val="00287B46"/>
    <w:rsid w:val="00292062"/>
    <w:rsid w:val="002931FD"/>
    <w:rsid w:val="002975B3"/>
    <w:rsid w:val="002A0E17"/>
    <w:rsid w:val="002A19DE"/>
    <w:rsid w:val="002A2396"/>
    <w:rsid w:val="002A2F01"/>
    <w:rsid w:val="002A4932"/>
    <w:rsid w:val="002B0E57"/>
    <w:rsid w:val="002B38BC"/>
    <w:rsid w:val="002B52FE"/>
    <w:rsid w:val="002B6DF0"/>
    <w:rsid w:val="002B74E8"/>
    <w:rsid w:val="002C672E"/>
    <w:rsid w:val="002C6FC3"/>
    <w:rsid w:val="002C7EDD"/>
    <w:rsid w:val="002D3166"/>
    <w:rsid w:val="002D372C"/>
    <w:rsid w:val="002D3900"/>
    <w:rsid w:val="002D508E"/>
    <w:rsid w:val="002D6B85"/>
    <w:rsid w:val="002E1C0A"/>
    <w:rsid w:val="002E2879"/>
    <w:rsid w:val="002E4B4E"/>
    <w:rsid w:val="002E5558"/>
    <w:rsid w:val="002E5A4D"/>
    <w:rsid w:val="002E729B"/>
    <w:rsid w:val="002F01A4"/>
    <w:rsid w:val="002F0DBF"/>
    <w:rsid w:val="002F50C8"/>
    <w:rsid w:val="002F7FE6"/>
    <w:rsid w:val="00302FA1"/>
    <w:rsid w:val="003031D7"/>
    <w:rsid w:val="00306BC7"/>
    <w:rsid w:val="00311280"/>
    <w:rsid w:val="003130BB"/>
    <w:rsid w:val="0031359C"/>
    <w:rsid w:val="00320AD9"/>
    <w:rsid w:val="00321689"/>
    <w:rsid w:val="00325AC3"/>
    <w:rsid w:val="003265CA"/>
    <w:rsid w:val="003277C2"/>
    <w:rsid w:val="0033116F"/>
    <w:rsid w:val="00332776"/>
    <w:rsid w:val="00337C5A"/>
    <w:rsid w:val="00350192"/>
    <w:rsid w:val="003549F5"/>
    <w:rsid w:val="003553DC"/>
    <w:rsid w:val="00356749"/>
    <w:rsid w:val="003614A1"/>
    <w:rsid w:val="003622C7"/>
    <w:rsid w:val="00362EB7"/>
    <w:rsid w:val="00364754"/>
    <w:rsid w:val="00366AAC"/>
    <w:rsid w:val="00370972"/>
    <w:rsid w:val="00373FEA"/>
    <w:rsid w:val="003761F7"/>
    <w:rsid w:val="00383B19"/>
    <w:rsid w:val="0038537C"/>
    <w:rsid w:val="00385B00"/>
    <w:rsid w:val="003863B8"/>
    <w:rsid w:val="00386939"/>
    <w:rsid w:val="003901CD"/>
    <w:rsid w:val="00390C44"/>
    <w:rsid w:val="003921BA"/>
    <w:rsid w:val="00393C31"/>
    <w:rsid w:val="00394197"/>
    <w:rsid w:val="00395580"/>
    <w:rsid w:val="00396B1D"/>
    <w:rsid w:val="00397120"/>
    <w:rsid w:val="003A0DA9"/>
    <w:rsid w:val="003A416E"/>
    <w:rsid w:val="003A584F"/>
    <w:rsid w:val="003A6811"/>
    <w:rsid w:val="003B6B5A"/>
    <w:rsid w:val="003B7FB8"/>
    <w:rsid w:val="003D3009"/>
    <w:rsid w:val="003D41F0"/>
    <w:rsid w:val="003D434F"/>
    <w:rsid w:val="003D6993"/>
    <w:rsid w:val="003D6FA2"/>
    <w:rsid w:val="003D7514"/>
    <w:rsid w:val="003D767E"/>
    <w:rsid w:val="003E093C"/>
    <w:rsid w:val="003E0DF4"/>
    <w:rsid w:val="003E1F39"/>
    <w:rsid w:val="003E2012"/>
    <w:rsid w:val="003F01BB"/>
    <w:rsid w:val="003F25ED"/>
    <w:rsid w:val="003F4586"/>
    <w:rsid w:val="003F6D0E"/>
    <w:rsid w:val="003F7A84"/>
    <w:rsid w:val="00403280"/>
    <w:rsid w:val="0040557C"/>
    <w:rsid w:val="00405B1F"/>
    <w:rsid w:val="004141EA"/>
    <w:rsid w:val="00415FA3"/>
    <w:rsid w:val="00421FCC"/>
    <w:rsid w:val="00422D70"/>
    <w:rsid w:val="0042346D"/>
    <w:rsid w:val="00426DEA"/>
    <w:rsid w:val="0043120F"/>
    <w:rsid w:val="00432CD9"/>
    <w:rsid w:val="0043300D"/>
    <w:rsid w:val="0043447F"/>
    <w:rsid w:val="00435DCC"/>
    <w:rsid w:val="00440307"/>
    <w:rsid w:val="004414FA"/>
    <w:rsid w:val="00445A46"/>
    <w:rsid w:val="00445F93"/>
    <w:rsid w:val="00450B8B"/>
    <w:rsid w:val="00451EB5"/>
    <w:rsid w:val="00456757"/>
    <w:rsid w:val="004619F1"/>
    <w:rsid w:val="004645FB"/>
    <w:rsid w:val="00465346"/>
    <w:rsid w:val="00466A22"/>
    <w:rsid w:val="00472A0F"/>
    <w:rsid w:val="0047519C"/>
    <w:rsid w:val="0047592E"/>
    <w:rsid w:val="004821C0"/>
    <w:rsid w:val="0048416F"/>
    <w:rsid w:val="00485393"/>
    <w:rsid w:val="0048577A"/>
    <w:rsid w:val="0048595F"/>
    <w:rsid w:val="004874B7"/>
    <w:rsid w:val="00487FD6"/>
    <w:rsid w:val="00491CA3"/>
    <w:rsid w:val="004939C6"/>
    <w:rsid w:val="00493B09"/>
    <w:rsid w:val="00494A33"/>
    <w:rsid w:val="00494CF7"/>
    <w:rsid w:val="00494F32"/>
    <w:rsid w:val="004957CB"/>
    <w:rsid w:val="00496453"/>
    <w:rsid w:val="00496846"/>
    <w:rsid w:val="004972C1"/>
    <w:rsid w:val="004A1DC9"/>
    <w:rsid w:val="004A2C86"/>
    <w:rsid w:val="004A516B"/>
    <w:rsid w:val="004A6D39"/>
    <w:rsid w:val="004A7A60"/>
    <w:rsid w:val="004B2CD7"/>
    <w:rsid w:val="004B3DD2"/>
    <w:rsid w:val="004B42F2"/>
    <w:rsid w:val="004B4EE3"/>
    <w:rsid w:val="004B5DF1"/>
    <w:rsid w:val="004B796E"/>
    <w:rsid w:val="004C135C"/>
    <w:rsid w:val="004C1AEB"/>
    <w:rsid w:val="004C210F"/>
    <w:rsid w:val="004C3525"/>
    <w:rsid w:val="004C51CB"/>
    <w:rsid w:val="004D0EC7"/>
    <w:rsid w:val="004D1E3C"/>
    <w:rsid w:val="004D3C8C"/>
    <w:rsid w:val="004D5E6D"/>
    <w:rsid w:val="004D6692"/>
    <w:rsid w:val="004D753D"/>
    <w:rsid w:val="004D7FDF"/>
    <w:rsid w:val="004E0D9F"/>
    <w:rsid w:val="004E0FA1"/>
    <w:rsid w:val="004E43D6"/>
    <w:rsid w:val="004E45A0"/>
    <w:rsid w:val="004E4719"/>
    <w:rsid w:val="004E6B4C"/>
    <w:rsid w:val="004F1FD2"/>
    <w:rsid w:val="004F21C2"/>
    <w:rsid w:val="004F2E82"/>
    <w:rsid w:val="004F60AD"/>
    <w:rsid w:val="005012AF"/>
    <w:rsid w:val="00501C97"/>
    <w:rsid w:val="00501F65"/>
    <w:rsid w:val="00503D13"/>
    <w:rsid w:val="005040CA"/>
    <w:rsid w:val="0050510F"/>
    <w:rsid w:val="00505436"/>
    <w:rsid w:val="00505576"/>
    <w:rsid w:val="0050725E"/>
    <w:rsid w:val="0051423D"/>
    <w:rsid w:val="005147AC"/>
    <w:rsid w:val="005153F0"/>
    <w:rsid w:val="0051584A"/>
    <w:rsid w:val="00515EF9"/>
    <w:rsid w:val="005176C8"/>
    <w:rsid w:val="0052064B"/>
    <w:rsid w:val="00520E9B"/>
    <w:rsid w:val="005221AD"/>
    <w:rsid w:val="00522394"/>
    <w:rsid w:val="00522D7F"/>
    <w:rsid w:val="00523EC4"/>
    <w:rsid w:val="0052490B"/>
    <w:rsid w:val="00526524"/>
    <w:rsid w:val="0053031E"/>
    <w:rsid w:val="0053662E"/>
    <w:rsid w:val="0054057D"/>
    <w:rsid w:val="005417A8"/>
    <w:rsid w:val="00541C45"/>
    <w:rsid w:val="00543811"/>
    <w:rsid w:val="00544006"/>
    <w:rsid w:val="00544240"/>
    <w:rsid w:val="0054637F"/>
    <w:rsid w:val="00546788"/>
    <w:rsid w:val="0054727C"/>
    <w:rsid w:val="005502FC"/>
    <w:rsid w:val="005515AD"/>
    <w:rsid w:val="0055306F"/>
    <w:rsid w:val="00553A69"/>
    <w:rsid w:val="0055411D"/>
    <w:rsid w:val="00555D5B"/>
    <w:rsid w:val="0055736B"/>
    <w:rsid w:val="00560334"/>
    <w:rsid w:val="00560363"/>
    <w:rsid w:val="00560389"/>
    <w:rsid w:val="00563707"/>
    <w:rsid w:val="00565E7D"/>
    <w:rsid w:val="005660C9"/>
    <w:rsid w:val="00570257"/>
    <w:rsid w:val="00570317"/>
    <w:rsid w:val="005705EE"/>
    <w:rsid w:val="0057224A"/>
    <w:rsid w:val="00574025"/>
    <w:rsid w:val="00574600"/>
    <w:rsid w:val="00576A29"/>
    <w:rsid w:val="0058031E"/>
    <w:rsid w:val="0058207E"/>
    <w:rsid w:val="00582AFC"/>
    <w:rsid w:val="00586399"/>
    <w:rsid w:val="00587289"/>
    <w:rsid w:val="00587AAF"/>
    <w:rsid w:val="00592E55"/>
    <w:rsid w:val="00593AB1"/>
    <w:rsid w:val="005975DB"/>
    <w:rsid w:val="00597E02"/>
    <w:rsid w:val="005A08BB"/>
    <w:rsid w:val="005A2DD4"/>
    <w:rsid w:val="005A4E57"/>
    <w:rsid w:val="005A79E0"/>
    <w:rsid w:val="005A7BAD"/>
    <w:rsid w:val="005B1640"/>
    <w:rsid w:val="005B337D"/>
    <w:rsid w:val="005B3E9C"/>
    <w:rsid w:val="005B572D"/>
    <w:rsid w:val="005B62F7"/>
    <w:rsid w:val="005C4BFD"/>
    <w:rsid w:val="005C7D70"/>
    <w:rsid w:val="005D2145"/>
    <w:rsid w:val="005D26AC"/>
    <w:rsid w:val="005D64CD"/>
    <w:rsid w:val="005D6815"/>
    <w:rsid w:val="005E0602"/>
    <w:rsid w:val="005E6A01"/>
    <w:rsid w:val="005E7967"/>
    <w:rsid w:val="005F01C4"/>
    <w:rsid w:val="005F08B0"/>
    <w:rsid w:val="005F1F8E"/>
    <w:rsid w:val="005F3AA9"/>
    <w:rsid w:val="005F4FAC"/>
    <w:rsid w:val="005F6162"/>
    <w:rsid w:val="006005BD"/>
    <w:rsid w:val="006007C8"/>
    <w:rsid w:val="006011D9"/>
    <w:rsid w:val="00601509"/>
    <w:rsid w:val="0060274A"/>
    <w:rsid w:val="0060741B"/>
    <w:rsid w:val="006103FA"/>
    <w:rsid w:val="00610ACF"/>
    <w:rsid w:val="00613016"/>
    <w:rsid w:val="00615B9B"/>
    <w:rsid w:val="00617B5F"/>
    <w:rsid w:val="00617C38"/>
    <w:rsid w:val="00622EF1"/>
    <w:rsid w:val="0062396E"/>
    <w:rsid w:val="00626CA3"/>
    <w:rsid w:val="00630FCD"/>
    <w:rsid w:val="00632C37"/>
    <w:rsid w:val="006338D4"/>
    <w:rsid w:val="00633C1F"/>
    <w:rsid w:val="006347A0"/>
    <w:rsid w:val="00640294"/>
    <w:rsid w:val="006407EA"/>
    <w:rsid w:val="00642094"/>
    <w:rsid w:val="00646055"/>
    <w:rsid w:val="006475A9"/>
    <w:rsid w:val="00653E57"/>
    <w:rsid w:val="00662591"/>
    <w:rsid w:val="00664AA5"/>
    <w:rsid w:val="00665967"/>
    <w:rsid w:val="00667DDE"/>
    <w:rsid w:val="00673144"/>
    <w:rsid w:val="006731EC"/>
    <w:rsid w:val="00674938"/>
    <w:rsid w:val="00680261"/>
    <w:rsid w:val="00682378"/>
    <w:rsid w:val="0068276B"/>
    <w:rsid w:val="00682C47"/>
    <w:rsid w:val="00683516"/>
    <w:rsid w:val="0069044B"/>
    <w:rsid w:val="006960CB"/>
    <w:rsid w:val="006965A9"/>
    <w:rsid w:val="00696F3C"/>
    <w:rsid w:val="00697B41"/>
    <w:rsid w:val="00697F01"/>
    <w:rsid w:val="00697FB4"/>
    <w:rsid w:val="006A1F3E"/>
    <w:rsid w:val="006A2732"/>
    <w:rsid w:val="006A4801"/>
    <w:rsid w:val="006A4E85"/>
    <w:rsid w:val="006A569C"/>
    <w:rsid w:val="006A7E2D"/>
    <w:rsid w:val="006B4AD3"/>
    <w:rsid w:val="006B62C2"/>
    <w:rsid w:val="006C0F7F"/>
    <w:rsid w:val="006C1D0A"/>
    <w:rsid w:val="006C1E96"/>
    <w:rsid w:val="006C3D2E"/>
    <w:rsid w:val="006C5CE3"/>
    <w:rsid w:val="006D08F5"/>
    <w:rsid w:val="006D0BD7"/>
    <w:rsid w:val="006D26DE"/>
    <w:rsid w:val="006D6226"/>
    <w:rsid w:val="006D63AB"/>
    <w:rsid w:val="006D68B0"/>
    <w:rsid w:val="006E1A41"/>
    <w:rsid w:val="006E200A"/>
    <w:rsid w:val="006E2511"/>
    <w:rsid w:val="006E4914"/>
    <w:rsid w:val="006E615E"/>
    <w:rsid w:val="006F2AA0"/>
    <w:rsid w:val="006F3AE7"/>
    <w:rsid w:val="006F642D"/>
    <w:rsid w:val="006F687F"/>
    <w:rsid w:val="007037B4"/>
    <w:rsid w:val="00704FBF"/>
    <w:rsid w:val="00706FEE"/>
    <w:rsid w:val="00710793"/>
    <w:rsid w:val="00710986"/>
    <w:rsid w:val="0071112B"/>
    <w:rsid w:val="0071257E"/>
    <w:rsid w:val="00712B53"/>
    <w:rsid w:val="007135D2"/>
    <w:rsid w:val="0071373F"/>
    <w:rsid w:val="007138A2"/>
    <w:rsid w:val="007157C2"/>
    <w:rsid w:val="00715B13"/>
    <w:rsid w:val="007175E1"/>
    <w:rsid w:val="00717D77"/>
    <w:rsid w:val="0072326A"/>
    <w:rsid w:val="007233C9"/>
    <w:rsid w:val="00724228"/>
    <w:rsid w:val="007265E0"/>
    <w:rsid w:val="00727364"/>
    <w:rsid w:val="00727C58"/>
    <w:rsid w:val="00727F05"/>
    <w:rsid w:val="00731F0F"/>
    <w:rsid w:val="00740387"/>
    <w:rsid w:val="007408CF"/>
    <w:rsid w:val="00742D65"/>
    <w:rsid w:val="00742EF6"/>
    <w:rsid w:val="00745402"/>
    <w:rsid w:val="0074591A"/>
    <w:rsid w:val="00747BAE"/>
    <w:rsid w:val="00747E52"/>
    <w:rsid w:val="0075592C"/>
    <w:rsid w:val="00756461"/>
    <w:rsid w:val="00756E9C"/>
    <w:rsid w:val="00756F45"/>
    <w:rsid w:val="00757204"/>
    <w:rsid w:val="00767899"/>
    <w:rsid w:val="00770177"/>
    <w:rsid w:val="00772103"/>
    <w:rsid w:val="00773220"/>
    <w:rsid w:val="0078412F"/>
    <w:rsid w:val="00784C46"/>
    <w:rsid w:val="00785B3A"/>
    <w:rsid w:val="007872D2"/>
    <w:rsid w:val="00790BA8"/>
    <w:rsid w:val="007924F0"/>
    <w:rsid w:val="0079318A"/>
    <w:rsid w:val="00794178"/>
    <w:rsid w:val="007971C1"/>
    <w:rsid w:val="007A08F1"/>
    <w:rsid w:val="007B058D"/>
    <w:rsid w:val="007B311C"/>
    <w:rsid w:val="007B593E"/>
    <w:rsid w:val="007B62C0"/>
    <w:rsid w:val="007B6A50"/>
    <w:rsid w:val="007B6C40"/>
    <w:rsid w:val="007B6F90"/>
    <w:rsid w:val="007C7978"/>
    <w:rsid w:val="007E36E0"/>
    <w:rsid w:val="007E59D0"/>
    <w:rsid w:val="007E60F7"/>
    <w:rsid w:val="007E66D0"/>
    <w:rsid w:val="007E6D26"/>
    <w:rsid w:val="007E6F7C"/>
    <w:rsid w:val="007E75B0"/>
    <w:rsid w:val="007F4A25"/>
    <w:rsid w:val="007F724A"/>
    <w:rsid w:val="00801719"/>
    <w:rsid w:val="00802248"/>
    <w:rsid w:val="008029AA"/>
    <w:rsid w:val="00803835"/>
    <w:rsid w:val="008042D5"/>
    <w:rsid w:val="008061D6"/>
    <w:rsid w:val="00806D22"/>
    <w:rsid w:val="00806ED5"/>
    <w:rsid w:val="0081302D"/>
    <w:rsid w:val="00813791"/>
    <w:rsid w:val="00813972"/>
    <w:rsid w:val="008143AB"/>
    <w:rsid w:val="008149F6"/>
    <w:rsid w:val="00824D71"/>
    <w:rsid w:val="0082717B"/>
    <w:rsid w:val="00827539"/>
    <w:rsid w:val="00830B05"/>
    <w:rsid w:val="00832007"/>
    <w:rsid w:val="0083293B"/>
    <w:rsid w:val="00832A3A"/>
    <w:rsid w:val="00833C61"/>
    <w:rsid w:val="0083656D"/>
    <w:rsid w:val="00836FEE"/>
    <w:rsid w:val="008404FB"/>
    <w:rsid w:val="00843432"/>
    <w:rsid w:val="008434E4"/>
    <w:rsid w:val="00850C77"/>
    <w:rsid w:val="00852AC5"/>
    <w:rsid w:val="008534EA"/>
    <w:rsid w:val="008545F6"/>
    <w:rsid w:val="0085481E"/>
    <w:rsid w:val="00854EEA"/>
    <w:rsid w:val="00855B52"/>
    <w:rsid w:val="00862237"/>
    <w:rsid w:val="00862A6E"/>
    <w:rsid w:val="00864400"/>
    <w:rsid w:val="00864A62"/>
    <w:rsid w:val="00865F8A"/>
    <w:rsid w:val="00866E42"/>
    <w:rsid w:val="0086744C"/>
    <w:rsid w:val="00867B58"/>
    <w:rsid w:val="008729A7"/>
    <w:rsid w:val="00872DAF"/>
    <w:rsid w:val="00874BD4"/>
    <w:rsid w:val="008769A6"/>
    <w:rsid w:val="00881C12"/>
    <w:rsid w:val="00882F15"/>
    <w:rsid w:val="008833A3"/>
    <w:rsid w:val="0088537E"/>
    <w:rsid w:val="0088672A"/>
    <w:rsid w:val="00886B39"/>
    <w:rsid w:val="0089168C"/>
    <w:rsid w:val="00893009"/>
    <w:rsid w:val="008A3501"/>
    <w:rsid w:val="008A3598"/>
    <w:rsid w:val="008A59EF"/>
    <w:rsid w:val="008B08C1"/>
    <w:rsid w:val="008B3D11"/>
    <w:rsid w:val="008B52FD"/>
    <w:rsid w:val="008B651B"/>
    <w:rsid w:val="008B7D8B"/>
    <w:rsid w:val="008C1722"/>
    <w:rsid w:val="008C1B9B"/>
    <w:rsid w:val="008C2559"/>
    <w:rsid w:val="008C70A7"/>
    <w:rsid w:val="008D1795"/>
    <w:rsid w:val="008D2786"/>
    <w:rsid w:val="008D518F"/>
    <w:rsid w:val="008D57B7"/>
    <w:rsid w:val="008D7832"/>
    <w:rsid w:val="008E0A36"/>
    <w:rsid w:val="008E1D85"/>
    <w:rsid w:val="008E37E2"/>
    <w:rsid w:val="008E3CB7"/>
    <w:rsid w:val="008E64B4"/>
    <w:rsid w:val="008F0350"/>
    <w:rsid w:val="008F2AC8"/>
    <w:rsid w:val="008F30E4"/>
    <w:rsid w:val="008F343B"/>
    <w:rsid w:val="008F5D9D"/>
    <w:rsid w:val="008F7338"/>
    <w:rsid w:val="00901219"/>
    <w:rsid w:val="00904873"/>
    <w:rsid w:val="00911625"/>
    <w:rsid w:val="00912971"/>
    <w:rsid w:val="00913C56"/>
    <w:rsid w:val="00914CCC"/>
    <w:rsid w:val="009154FE"/>
    <w:rsid w:val="00916421"/>
    <w:rsid w:val="009165D0"/>
    <w:rsid w:val="00917736"/>
    <w:rsid w:val="00920BFE"/>
    <w:rsid w:val="00920C42"/>
    <w:rsid w:val="009211C4"/>
    <w:rsid w:val="0092268B"/>
    <w:rsid w:val="00922C80"/>
    <w:rsid w:val="0092624F"/>
    <w:rsid w:val="00927C4D"/>
    <w:rsid w:val="00930448"/>
    <w:rsid w:val="0093294A"/>
    <w:rsid w:val="009335FA"/>
    <w:rsid w:val="00936ED8"/>
    <w:rsid w:val="009400C6"/>
    <w:rsid w:val="00944270"/>
    <w:rsid w:val="00944510"/>
    <w:rsid w:val="0094599F"/>
    <w:rsid w:val="00946E59"/>
    <w:rsid w:val="009475C2"/>
    <w:rsid w:val="00950688"/>
    <w:rsid w:val="00950A0A"/>
    <w:rsid w:val="009523C5"/>
    <w:rsid w:val="009525D1"/>
    <w:rsid w:val="0095503B"/>
    <w:rsid w:val="00960CA2"/>
    <w:rsid w:val="00960D37"/>
    <w:rsid w:val="00964052"/>
    <w:rsid w:val="009652C9"/>
    <w:rsid w:val="00972531"/>
    <w:rsid w:val="00973E85"/>
    <w:rsid w:val="009749A9"/>
    <w:rsid w:val="009800F2"/>
    <w:rsid w:val="00980FCB"/>
    <w:rsid w:val="00981891"/>
    <w:rsid w:val="00981C78"/>
    <w:rsid w:val="00985E48"/>
    <w:rsid w:val="009860B1"/>
    <w:rsid w:val="009862D4"/>
    <w:rsid w:val="0098677C"/>
    <w:rsid w:val="00987A9B"/>
    <w:rsid w:val="00987D75"/>
    <w:rsid w:val="009906D0"/>
    <w:rsid w:val="009977D4"/>
    <w:rsid w:val="00997D6B"/>
    <w:rsid w:val="009A05B7"/>
    <w:rsid w:val="009A4173"/>
    <w:rsid w:val="009A5814"/>
    <w:rsid w:val="009A6D11"/>
    <w:rsid w:val="009A6FB0"/>
    <w:rsid w:val="009B66D7"/>
    <w:rsid w:val="009B6907"/>
    <w:rsid w:val="009B7992"/>
    <w:rsid w:val="009C077A"/>
    <w:rsid w:val="009D07EF"/>
    <w:rsid w:val="009D1A71"/>
    <w:rsid w:val="009D234D"/>
    <w:rsid w:val="009D2510"/>
    <w:rsid w:val="009D2F4F"/>
    <w:rsid w:val="009D313E"/>
    <w:rsid w:val="009D35C8"/>
    <w:rsid w:val="009D3BE3"/>
    <w:rsid w:val="009D62E6"/>
    <w:rsid w:val="009D6C3B"/>
    <w:rsid w:val="009D7DFE"/>
    <w:rsid w:val="009E0CC4"/>
    <w:rsid w:val="009E2A33"/>
    <w:rsid w:val="009E5F41"/>
    <w:rsid w:val="009E668A"/>
    <w:rsid w:val="009E7314"/>
    <w:rsid w:val="009F3D60"/>
    <w:rsid w:val="009F54CB"/>
    <w:rsid w:val="009F5570"/>
    <w:rsid w:val="00A004B7"/>
    <w:rsid w:val="00A00CA5"/>
    <w:rsid w:val="00A0126D"/>
    <w:rsid w:val="00A01C25"/>
    <w:rsid w:val="00A01C9E"/>
    <w:rsid w:val="00A0361A"/>
    <w:rsid w:val="00A03865"/>
    <w:rsid w:val="00A04106"/>
    <w:rsid w:val="00A0421B"/>
    <w:rsid w:val="00A05EAD"/>
    <w:rsid w:val="00A05FC5"/>
    <w:rsid w:val="00A06388"/>
    <w:rsid w:val="00A1254B"/>
    <w:rsid w:val="00A16EE5"/>
    <w:rsid w:val="00A20EE6"/>
    <w:rsid w:val="00A2502B"/>
    <w:rsid w:val="00A25639"/>
    <w:rsid w:val="00A27B21"/>
    <w:rsid w:val="00A31655"/>
    <w:rsid w:val="00A33FA8"/>
    <w:rsid w:val="00A359D6"/>
    <w:rsid w:val="00A41A37"/>
    <w:rsid w:val="00A42DCD"/>
    <w:rsid w:val="00A43182"/>
    <w:rsid w:val="00A45440"/>
    <w:rsid w:val="00A512DF"/>
    <w:rsid w:val="00A52112"/>
    <w:rsid w:val="00A556DF"/>
    <w:rsid w:val="00A56F5D"/>
    <w:rsid w:val="00A6411E"/>
    <w:rsid w:val="00A660A1"/>
    <w:rsid w:val="00A6757F"/>
    <w:rsid w:val="00A7004E"/>
    <w:rsid w:val="00A71785"/>
    <w:rsid w:val="00A72001"/>
    <w:rsid w:val="00A72966"/>
    <w:rsid w:val="00A76270"/>
    <w:rsid w:val="00A80190"/>
    <w:rsid w:val="00A805E2"/>
    <w:rsid w:val="00A83DBE"/>
    <w:rsid w:val="00A85E87"/>
    <w:rsid w:val="00A86043"/>
    <w:rsid w:val="00A86710"/>
    <w:rsid w:val="00A906C5"/>
    <w:rsid w:val="00A90947"/>
    <w:rsid w:val="00A92FA9"/>
    <w:rsid w:val="00A942D0"/>
    <w:rsid w:val="00A956FE"/>
    <w:rsid w:val="00AA006E"/>
    <w:rsid w:val="00AA0FCD"/>
    <w:rsid w:val="00AA276A"/>
    <w:rsid w:val="00AA2AC4"/>
    <w:rsid w:val="00AA5ECB"/>
    <w:rsid w:val="00AA7BD4"/>
    <w:rsid w:val="00AA7C63"/>
    <w:rsid w:val="00AB1DED"/>
    <w:rsid w:val="00AB45A7"/>
    <w:rsid w:val="00AB4D1A"/>
    <w:rsid w:val="00AC01AE"/>
    <w:rsid w:val="00AC03F5"/>
    <w:rsid w:val="00AC04BD"/>
    <w:rsid w:val="00AC2D1A"/>
    <w:rsid w:val="00AC5332"/>
    <w:rsid w:val="00AC7A35"/>
    <w:rsid w:val="00AD0AFF"/>
    <w:rsid w:val="00AD153D"/>
    <w:rsid w:val="00AD2C03"/>
    <w:rsid w:val="00AD4436"/>
    <w:rsid w:val="00AD7C6C"/>
    <w:rsid w:val="00AE39B7"/>
    <w:rsid w:val="00AE3F3D"/>
    <w:rsid w:val="00AE4815"/>
    <w:rsid w:val="00AE69C4"/>
    <w:rsid w:val="00AE6FF0"/>
    <w:rsid w:val="00AF053B"/>
    <w:rsid w:val="00AF2603"/>
    <w:rsid w:val="00AF2F88"/>
    <w:rsid w:val="00AF636C"/>
    <w:rsid w:val="00AF7247"/>
    <w:rsid w:val="00AF7345"/>
    <w:rsid w:val="00B00CD7"/>
    <w:rsid w:val="00B043C9"/>
    <w:rsid w:val="00B10CA9"/>
    <w:rsid w:val="00B159EE"/>
    <w:rsid w:val="00B166DA"/>
    <w:rsid w:val="00B16FB4"/>
    <w:rsid w:val="00B2240C"/>
    <w:rsid w:val="00B22701"/>
    <w:rsid w:val="00B2295D"/>
    <w:rsid w:val="00B242C3"/>
    <w:rsid w:val="00B270C1"/>
    <w:rsid w:val="00B27F01"/>
    <w:rsid w:val="00B3105F"/>
    <w:rsid w:val="00B31FAA"/>
    <w:rsid w:val="00B40102"/>
    <w:rsid w:val="00B4112D"/>
    <w:rsid w:val="00B41A67"/>
    <w:rsid w:val="00B4201A"/>
    <w:rsid w:val="00B4506F"/>
    <w:rsid w:val="00B469A9"/>
    <w:rsid w:val="00B4794F"/>
    <w:rsid w:val="00B50F50"/>
    <w:rsid w:val="00B5250B"/>
    <w:rsid w:val="00B52580"/>
    <w:rsid w:val="00B5303C"/>
    <w:rsid w:val="00B5366C"/>
    <w:rsid w:val="00B54F22"/>
    <w:rsid w:val="00B56D08"/>
    <w:rsid w:val="00B57934"/>
    <w:rsid w:val="00B605C9"/>
    <w:rsid w:val="00B62772"/>
    <w:rsid w:val="00B64F86"/>
    <w:rsid w:val="00B65396"/>
    <w:rsid w:val="00B71F62"/>
    <w:rsid w:val="00B74401"/>
    <w:rsid w:val="00B77C42"/>
    <w:rsid w:val="00B77F27"/>
    <w:rsid w:val="00B81BAB"/>
    <w:rsid w:val="00B8445D"/>
    <w:rsid w:val="00B9288D"/>
    <w:rsid w:val="00B94CE2"/>
    <w:rsid w:val="00B97AE2"/>
    <w:rsid w:val="00BA16C4"/>
    <w:rsid w:val="00BA2668"/>
    <w:rsid w:val="00BA3188"/>
    <w:rsid w:val="00BA5505"/>
    <w:rsid w:val="00BA62E0"/>
    <w:rsid w:val="00BA7587"/>
    <w:rsid w:val="00BA7B6A"/>
    <w:rsid w:val="00BB18C2"/>
    <w:rsid w:val="00BB398B"/>
    <w:rsid w:val="00BB5E53"/>
    <w:rsid w:val="00BC0E16"/>
    <w:rsid w:val="00BC233D"/>
    <w:rsid w:val="00BC2D76"/>
    <w:rsid w:val="00BC3AD6"/>
    <w:rsid w:val="00BC4669"/>
    <w:rsid w:val="00BC691E"/>
    <w:rsid w:val="00BD1263"/>
    <w:rsid w:val="00BD2E94"/>
    <w:rsid w:val="00BD32E2"/>
    <w:rsid w:val="00BD3C59"/>
    <w:rsid w:val="00BD7581"/>
    <w:rsid w:val="00BE006A"/>
    <w:rsid w:val="00BE0B2F"/>
    <w:rsid w:val="00BE16F0"/>
    <w:rsid w:val="00BE1E01"/>
    <w:rsid w:val="00BE2D49"/>
    <w:rsid w:val="00BE5765"/>
    <w:rsid w:val="00BE5FDD"/>
    <w:rsid w:val="00BE6103"/>
    <w:rsid w:val="00BE66CF"/>
    <w:rsid w:val="00BE7EB4"/>
    <w:rsid w:val="00BF01C7"/>
    <w:rsid w:val="00BF1843"/>
    <w:rsid w:val="00BF1ECE"/>
    <w:rsid w:val="00BF2D2E"/>
    <w:rsid w:val="00BF3070"/>
    <w:rsid w:val="00BF42B7"/>
    <w:rsid w:val="00BF595E"/>
    <w:rsid w:val="00BF72AB"/>
    <w:rsid w:val="00BF7EC5"/>
    <w:rsid w:val="00C031B3"/>
    <w:rsid w:val="00C06267"/>
    <w:rsid w:val="00C06B01"/>
    <w:rsid w:val="00C10846"/>
    <w:rsid w:val="00C10F0E"/>
    <w:rsid w:val="00C11B66"/>
    <w:rsid w:val="00C12D56"/>
    <w:rsid w:val="00C12F60"/>
    <w:rsid w:val="00C13818"/>
    <w:rsid w:val="00C13AD0"/>
    <w:rsid w:val="00C17E6A"/>
    <w:rsid w:val="00C2151A"/>
    <w:rsid w:val="00C21EA3"/>
    <w:rsid w:val="00C24388"/>
    <w:rsid w:val="00C244E7"/>
    <w:rsid w:val="00C2532A"/>
    <w:rsid w:val="00C25A6C"/>
    <w:rsid w:val="00C27408"/>
    <w:rsid w:val="00C276B0"/>
    <w:rsid w:val="00C3238B"/>
    <w:rsid w:val="00C333AC"/>
    <w:rsid w:val="00C344A4"/>
    <w:rsid w:val="00C356A4"/>
    <w:rsid w:val="00C4109C"/>
    <w:rsid w:val="00C41174"/>
    <w:rsid w:val="00C41552"/>
    <w:rsid w:val="00C41E87"/>
    <w:rsid w:val="00C43E5A"/>
    <w:rsid w:val="00C43E6A"/>
    <w:rsid w:val="00C4595D"/>
    <w:rsid w:val="00C46C7C"/>
    <w:rsid w:val="00C46C93"/>
    <w:rsid w:val="00C51509"/>
    <w:rsid w:val="00C53D96"/>
    <w:rsid w:val="00C55648"/>
    <w:rsid w:val="00C5590D"/>
    <w:rsid w:val="00C60839"/>
    <w:rsid w:val="00C6174B"/>
    <w:rsid w:val="00C62A8C"/>
    <w:rsid w:val="00C648EF"/>
    <w:rsid w:val="00C66CC6"/>
    <w:rsid w:val="00C66FAD"/>
    <w:rsid w:val="00C738A9"/>
    <w:rsid w:val="00C75BB6"/>
    <w:rsid w:val="00C7652A"/>
    <w:rsid w:val="00C77336"/>
    <w:rsid w:val="00C81772"/>
    <w:rsid w:val="00C83A9D"/>
    <w:rsid w:val="00C845F9"/>
    <w:rsid w:val="00C85FCD"/>
    <w:rsid w:val="00C86D3B"/>
    <w:rsid w:val="00C905FF"/>
    <w:rsid w:val="00C91AFB"/>
    <w:rsid w:val="00C94A80"/>
    <w:rsid w:val="00C94B96"/>
    <w:rsid w:val="00C94E9D"/>
    <w:rsid w:val="00C958C2"/>
    <w:rsid w:val="00CA2C99"/>
    <w:rsid w:val="00CA2F81"/>
    <w:rsid w:val="00CA303E"/>
    <w:rsid w:val="00CA3745"/>
    <w:rsid w:val="00CA3BA7"/>
    <w:rsid w:val="00CA5381"/>
    <w:rsid w:val="00CA619D"/>
    <w:rsid w:val="00CA627A"/>
    <w:rsid w:val="00CB19BA"/>
    <w:rsid w:val="00CB2AF1"/>
    <w:rsid w:val="00CB2BFF"/>
    <w:rsid w:val="00CB5122"/>
    <w:rsid w:val="00CB65A3"/>
    <w:rsid w:val="00CB7F60"/>
    <w:rsid w:val="00CC23DF"/>
    <w:rsid w:val="00CC2958"/>
    <w:rsid w:val="00CC3678"/>
    <w:rsid w:val="00CC52F6"/>
    <w:rsid w:val="00CD20FD"/>
    <w:rsid w:val="00CD2888"/>
    <w:rsid w:val="00CD3463"/>
    <w:rsid w:val="00CD3C21"/>
    <w:rsid w:val="00CD3EA8"/>
    <w:rsid w:val="00CD40E6"/>
    <w:rsid w:val="00CE0A37"/>
    <w:rsid w:val="00CE1637"/>
    <w:rsid w:val="00CE253C"/>
    <w:rsid w:val="00CE2C26"/>
    <w:rsid w:val="00CE3ABF"/>
    <w:rsid w:val="00CE62C8"/>
    <w:rsid w:val="00CE6312"/>
    <w:rsid w:val="00CE688F"/>
    <w:rsid w:val="00D05E10"/>
    <w:rsid w:val="00D06110"/>
    <w:rsid w:val="00D12336"/>
    <w:rsid w:val="00D128CC"/>
    <w:rsid w:val="00D129E8"/>
    <w:rsid w:val="00D160BE"/>
    <w:rsid w:val="00D202C9"/>
    <w:rsid w:val="00D21FEA"/>
    <w:rsid w:val="00D2247C"/>
    <w:rsid w:val="00D23C44"/>
    <w:rsid w:val="00D2612D"/>
    <w:rsid w:val="00D265CB"/>
    <w:rsid w:val="00D26928"/>
    <w:rsid w:val="00D26C4D"/>
    <w:rsid w:val="00D27A08"/>
    <w:rsid w:val="00D3072A"/>
    <w:rsid w:val="00D30C8E"/>
    <w:rsid w:val="00D31598"/>
    <w:rsid w:val="00D318BF"/>
    <w:rsid w:val="00D341D9"/>
    <w:rsid w:val="00D35E1D"/>
    <w:rsid w:val="00D360B0"/>
    <w:rsid w:val="00D42C57"/>
    <w:rsid w:val="00D442D3"/>
    <w:rsid w:val="00D46497"/>
    <w:rsid w:val="00D465A5"/>
    <w:rsid w:val="00D475D9"/>
    <w:rsid w:val="00D50AE7"/>
    <w:rsid w:val="00D50C11"/>
    <w:rsid w:val="00D51FFC"/>
    <w:rsid w:val="00D53414"/>
    <w:rsid w:val="00D54EF1"/>
    <w:rsid w:val="00D56726"/>
    <w:rsid w:val="00D57D2B"/>
    <w:rsid w:val="00D60C5E"/>
    <w:rsid w:val="00D611DF"/>
    <w:rsid w:val="00D642FC"/>
    <w:rsid w:val="00D65F46"/>
    <w:rsid w:val="00D661F7"/>
    <w:rsid w:val="00D72857"/>
    <w:rsid w:val="00D75614"/>
    <w:rsid w:val="00D76695"/>
    <w:rsid w:val="00D76B50"/>
    <w:rsid w:val="00D819AC"/>
    <w:rsid w:val="00D844FF"/>
    <w:rsid w:val="00D85863"/>
    <w:rsid w:val="00D85D81"/>
    <w:rsid w:val="00D90471"/>
    <w:rsid w:val="00D94FC2"/>
    <w:rsid w:val="00D955F6"/>
    <w:rsid w:val="00D96F11"/>
    <w:rsid w:val="00DA29B6"/>
    <w:rsid w:val="00DA36CB"/>
    <w:rsid w:val="00DA39D0"/>
    <w:rsid w:val="00DA450E"/>
    <w:rsid w:val="00DA562F"/>
    <w:rsid w:val="00DB056B"/>
    <w:rsid w:val="00DB1B2C"/>
    <w:rsid w:val="00DB5C7C"/>
    <w:rsid w:val="00DB5EF9"/>
    <w:rsid w:val="00DB7B0B"/>
    <w:rsid w:val="00DC0A06"/>
    <w:rsid w:val="00DC139E"/>
    <w:rsid w:val="00DC2A6C"/>
    <w:rsid w:val="00DC358B"/>
    <w:rsid w:val="00DC68CB"/>
    <w:rsid w:val="00DD1917"/>
    <w:rsid w:val="00DD1C63"/>
    <w:rsid w:val="00DD21E2"/>
    <w:rsid w:val="00DD280A"/>
    <w:rsid w:val="00DD3E4E"/>
    <w:rsid w:val="00DE0F71"/>
    <w:rsid w:val="00DE10DC"/>
    <w:rsid w:val="00DE50A7"/>
    <w:rsid w:val="00DF087D"/>
    <w:rsid w:val="00DF367F"/>
    <w:rsid w:val="00DF47BC"/>
    <w:rsid w:val="00DF49AD"/>
    <w:rsid w:val="00E01265"/>
    <w:rsid w:val="00E02DFD"/>
    <w:rsid w:val="00E03F66"/>
    <w:rsid w:val="00E04D19"/>
    <w:rsid w:val="00E06952"/>
    <w:rsid w:val="00E07A70"/>
    <w:rsid w:val="00E07E4C"/>
    <w:rsid w:val="00E1424C"/>
    <w:rsid w:val="00E146DD"/>
    <w:rsid w:val="00E1487B"/>
    <w:rsid w:val="00E15462"/>
    <w:rsid w:val="00E15A13"/>
    <w:rsid w:val="00E16279"/>
    <w:rsid w:val="00E174AC"/>
    <w:rsid w:val="00E2118B"/>
    <w:rsid w:val="00E23C18"/>
    <w:rsid w:val="00E24241"/>
    <w:rsid w:val="00E2573B"/>
    <w:rsid w:val="00E30123"/>
    <w:rsid w:val="00E33FDF"/>
    <w:rsid w:val="00E35736"/>
    <w:rsid w:val="00E4039F"/>
    <w:rsid w:val="00E40928"/>
    <w:rsid w:val="00E40D1E"/>
    <w:rsid w:val="00E44A24"/>
    <w:rsid w:val="00E45107"/>
    <w:rsid w:val="00E45494"/>
    <w:rsid w:val="00E46460"/>
    <w:rsid w:val="00E52001"/>
    <w:rsid w:val="00E53A45"/>
    <w:rsid w:val="00E549ED"/>
    <w:rsid w:val="00E54B6C"/>
    <w:rsid w:val="00E5575B"/>
    <w:rsid w:val="00E5612A"/>
    <w:rsid w:val="00E57C2F"/>
    <w:rsid w:val="00E623E3"/>
    <w:rsid w:val="00E639EE"/>
    <w:rsid w:val="00E6692E"/>
    <w:rsid w:val="00E71BA8"/>
    <w:rsid w:val="00E76546"/>
    <w:rsid w:val="00E77427"/>
    <w:rsid w:val="00E80730"/>
    <w:rsid w:val="00E81ACD"/>
    <w:rsid w:val="00E81E89"/>
    <w:rsid w:val="00E82783"/>
    <w:rsid w:val="00E82FBE"/>
    <w:rsid w:val="00E84995"/>
    <w:rsid w:val="00E84E1D"/>
    <w:rsid w:val="00E873C5"/>
    <w:rsid w:val="00E9506E"/>
    <w:rsid w:val="00E95CC0"/>
    <w:rsid w:val="00E96431"/>
    <w:rsid w:val="00EA1DBF"/>
    <w:rsid w:val="00EA36CB"/>
    <w:rsid w:val="00EA5D22"/>
    <w:rsid w:val="00EA6FDD"/>
    <w:rsid w:val="00EA73B4"/>
    <w:rsid w:val="00EA7546"/>
    <w:rsid w:val="00EB202C"/>
    <w:rsid w:val="00EB22AC"/>
    <w:rsid w:val="00EB2652"/>
    <w:rsid w:val="00EB2D6E"/>
    <w:rsid w:val="00EB3895"/>
    <w:rsid w:val="00EB41C2"/>
    <w:rsid w:val="00EB4EC1"/>
    <w:rsid w:val="00EB7329"/>
    <w:rsid w:val="00EC0B5A"/>
    <w:rsid w:val="00EC2157"/>
    <w:rsid w:val="00EC370C"/>
    <w:rsid w:val="00EC3A80"/>
    <w:rsid w:val="00EC45B1"/>
    <w:rsid w:val="00EC6D53"/>
    <w:rsid w:val="00EC7F8F"/>
    <w:rsid w:val="00ED252E"/>
    <w:rsid w:val="00ED3CC0"/>
    <w:rsid w:val="00ED4EC9"/>
    <w:rsid w:val="00ED58F2"/>
    <w:rsid w:val="00ED5BCE"/>
    <w:rsid w:val="00ED7061"/>
    <w:rsid w:val="00EE0ADE"/>
    <w:rsid w:val="00EE6668"/>
    <w:rsid w:val="00EF3701"/>
    <w:rsid w:val="00EF370D"/>
    <w:rsid w:val="00EF6BCA"/>
    <w:rsid w:val="00F006E6"/>
    <w:rsid w:val="00F00D07"/>
    <w:rsid w:val="00F04E95"/>
    <w:rsid w:val="00F06212"/>
    <w:rsid w:val="00F11249"/>
    <w:rsid w:val="00F12B8C"/>
    <w:rsid w:val="00F12F34"/>
    <w:rsid w:val="00F17E0E"/>
    <w:rsid w:val="00F203F9"/>
    <w:rsid w:val="00F25655"/>
    <w:rsid w:val="00F2730D"/>
    <w:rsid w:val="00F30B42"/>
    <w:rsid w:val="00F31B9C"/>
    <w:rsid w:val="00F3243B"/>
    <w:rsid w:val="00F33F8D"/>
    <w:rsid w:val="00F36F3C"/>
    <w:rsid w:val="00F37B93"/>
    <w:rsid w:val="00F40122"/>
    <w:rsid w:val="00F40EDF"/>
    <w:rsid w:val="00F41548"/>
    <w:rsid w:val="00F417D1"/>
    <w:rsid w:val="00F433C1"/>
    <w:rsid w:val="00F44002"/>
    <w:rsid w:val="00F449E3"/>
    <w:rsid w:val="00F44AF2"/>
    <w:rsid w:val="00F44D58"/>
    <w:rsid w:val="00F44D69"/>
    <w:rsid w:val="00F4740E"/>
    <w:rsid w:val="00F5210E"/>
    <w:rsid w:val="00F5344A"/>
    <w:rsid w:val="00F53776"/>
    <w:rsid w:val="00F629D0"/>
    <w:rsid w:val="00F6318D"/>
    <w:rsid w:val="00F66C12"/>
    <w:rsid w:val="00F670FC"/>
    <w:rsid w:val="00F7131F"/>
    <w:rsid w:val="00F73C25"/>
    <w:rsid w:val="00F758E6"/>
    <w:rsid w:val="00F75A0C"/>
    <w:rsid w:val="00F7748F"/>
    <w:rsid w:val="00F8308A"/>
    <w:rsid w:val="00F8550B"/>
    <w:rsid w:val="00F8573F"/>
    <w:rsid w:val="00F863C7"/>
    <w:rsid w:val="00F91A93"/>
    <w:rsid w:val="00F947F8"/>
    <w:rsid w:val="00F94F56"/>
    <w:rsid w:val="00F9742B"/>
    <w:rsid w:val="00FA09CF"/>
    <w:rsid w:val="00FA5614"/>
    <w:rsid w:val="00FA67BE"/>
    <w:rsid w:val="00FA7A54"/>
    <w:rsid w:val="00FB1842"/>
    <w:rsid w:val="00FB3A7C"/>
    <w:rsid w:val="00FB4CA6"/>
    <w:rsid w:val="00FB66BC"/>
    <w:rsid w:val="00FC0244"/>
    <w:rsid w:val="00FC408E"/>
    <w:rsid w:val="00FC6036"/>
    <w:rsid w:val="00FC744D"/>
    <w:rsid w:val="00FD0C44"/>
    <w:rsid w:val="00FD0CBF"/>
    <w:rsid w:val="00FD2795"/>
    <w:rsid w:val="00FD27E7"/>
    <w:rsid w:val="00FD2BAB"/>
    <w:rsid w:val="00FD2D84"/>
    <w:rsid w:val="00FD34B2"/>
    <w:rsid w:val="00FE06CF"/>
    <w:rsid w:val="00FE135D"/>
    <w:rsid w:val="00FE23CF"/>
    <w:rsid w:val="00FE326B"/>
    <w:rsid w:val="00FE3FD0"/>
    <w:rsid w:val="00FE44CA"/>
    <w:rsid w:val="00FE488B"/>
    <w:rsid w:val="00FE4D23"/>
    <w:rsid w:val="00FE52BF"/>
    <w:rsid w:val="00FE6B66"/>
    <w:rsid w:val="00FF68FA"/>
    <w:rsid w:val="00FF6A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9D33ADF"/>
  <w15:docId w15:val="{305DA7E5-8A77-9B46-A2AA-FD64DFA4A4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bdr w:val="nil"/>
        <w:lang w:val="en-US" w:eastAsia="ja-JP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F2E82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ＭＳ Ｐゴシック" w:eastAsia="ＭＳ Ｐゴシック" w:hAnsi="ＭＳ Ｐゴシック" w:cs="ＭＳ Ｐゴシック"/>
      <w:sz w:val="24"/>
      <w:szCs w:val="24"/>
      <w:bdr w:val="none" w:sz="0" w:space="0" w:color="auto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uiPriority w:val="99"/>
    <w:rPr>
      <w:u w:val="single"/>
    </w:rPr>
  </w:style>
  <w:style w:type="table" w:customStyle="1" w:styleId="TableNormal">
    <w:name w:val="Table Normal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a4">
    <w:name w:val="ヘッダとフッタ"/>
    <w:pPr>
      <w:tabs>
        <w:tab w:val="right" w:pos="9020"/>
      </w:tabs>
    </w:pPr>
    <w:rPr>
      <w:rFonts w:ascii="ヒラギノ角ゴ ProN W3" w:eastAsia="Arial Unicode MS" w:hAnsi="ヒラギノ角ゴ ProN W3" w:cs="Arial Unicode MS"/>
      <w:color w:val="000000"/>
      <w:sz w:val="24"/>
      <w:szCs w:val="24"/>
    </w:rPr>
  </w:style>
  <w:style w:type="paragraph" w:styleId="a5">
    <w:name w:val="footer"/>
    <w:link w:val="a6"/>
    <w:uiPriority w:val="99"/>
    <w:pPr>
      <w:tabs>
        <w:tab w:val="center" w:pos="4252"/>
        <w:tab w:val="right" w:pos="8504"/>
      </w:tabs>
      <w:spacing w:after="160" w:line="480" w:lineRule="auto"/>
    </w:pPr>
    <w:rPr>
      <w:rFonts w:ascii="Arial" w:eastAsia="Arial Unicode MS" w:hAnsi="Arial" w:cs="Arial Unicode MS"/>
      <w:color w:val="000000"/>
      <w:u w:color="000000"/>
    </w:rPr>
  </w:style>
  <w:style w:type="character" w:styleId="a7">
    <w:name w:val="page number"/>
    <w:rPr>
      <w:lang w:val="en-US"/>
    </w:rPr>
  </w:style>
  <w:style w:type="character" w:customStyle="1" w:styleId="Hyperlink0">
    <w:name w:val="Hyperlink.0"/>
    <w:basedOn w:val="a7"/>
    <w:rPr>
      <w:rFonts w:ascii="Times New Roman" w:eastAsia="Times New Roman" w:hAnsi="Times New Roman" w:cs="Times New Roman"/>
      <w:color w:val="1155CC"/>
      <w:sz w:val="24"/>
      <w:szCs w:val="24"/>
      <w:u w:val="single" w:color="1155CC"/>
      <w:lang w:val="en-US"/>
    </w:rPr>
  </w:style>
  <w:style w:type="paragraph" w:customStyle="1" w:styleId="a8">
    <w:name w:val="デフォルト"/>
    <w:rPr>
      <w:rFonts w:ascii="ヒラギノ角ゴ ProN W3" w:eastAsia="ヒラギノ角ゴ ProN W3" w:hAnsi="ヒラギノ角ゴ ProN W3" w:cs="ヒラギノ角ゴ ProN W3"/>
      <w:color w:val="000000"/>
      <w:sz w:val="22"/>
      <w:szCs w:val="22"/>
    </w:rPr>
  </w:style>
  <w:style w:type="paragraph" w:styleId="Web">
    <w:name w:val="Normal (Web)"/>
    <w:uiPriority w:val="99"/>
    <w:pPr>
      <w:spacing w:before="100" w:after="100"/>
    </w:pPr>
    <w:rPr>
      <w:rFonts w:eastAsia="Arial Unicode MS" w:cs="Arial Unicode MS"/>
      <w:color w:val="000000"/>
      <w:sz w:val="24"/>
      <w:szCs w:val="24"/>
      <w:u w:color="000000"/>
    </w:rPr>
  </w:style>
  <w:style w:type="numbering" w:customStyle="1" w:styleId="1">
    <w:name w:val="読み込んだスタイル 1"/>
    <w:pPr>
      <w:numPr>
        <w:numId w:val="1"/>
      </w:numPr>
    </w:pPr>
  </w:style>
  <w:style w:type="paragraph" w:styleId="a9">
    <w:name w:val="annotation text"/>
    <w:basedOn w:val="a"/>
    <w:link w:val="aa"/>
    <w:uiPriority w:val="99"/>
    <w:semiHidden/>
    <w:unhideWhenUsed/>
    <w:qFormat/>
    <w:pPr>
      <w:pBdr>
        <w:top w:val="nil"/>
        <w:left w:val="nil"/>
        <w:bottom w:val="nil"/>
        <w:right w:val="nil"/>
        <w:between w:val="nil"/>
        <w:bar w:val="nil"/>
      </w:pBdr>
      <w:spacing w:after="160" w:line="480" w:lineRule="auto"/>
    </w:pPr>
    <w:rPr>
      <w:rFonts w:ascii="Times New Roman" w:eastAsia="HGS明朝B" w:hAnsi="Times New Roman" w:cs="Arial Unicode MS"/>
      <w:color w:val="000000"/>
      <w:sz w:val="21"/>
      <w:szCs w:val="22"/>
      <w:u w:color="000000"/>
      <w:bdr w:val="nil"/>
    </w:rPr>
  </w:style>
  <w:style w:type="character" w:customStyle="1" w:styleId="aa">
    <w:name w:val="コメント文字列 (文字)"/>
    <w:basedOn w:val="a0"/>
    <w:link w:val="a9"/>
    <w:uiPriority w:val="99"/>
    <w:semiHidden/>
    <w:rPr>
      <w:rFonts w:ascii="Arial" w:hAnsi="Arial" w:cs="Arial Unicode MS"/>
      <w:color w:val="000000"/>
      <w:sz w:val="22"/>
      <w:szCs w:val="22"/>
      <w:u w:color="000000"/>
    </w:rPr>
  </w:style>
  <w:style w:type="character" w:styleId="ab">
    <w:name w:val="annotation reference"/>
    <w:basedOn w:val="a0"/>
    <w:uiPriority w:val="99"/>
    <w:semiHidden/>
    <w:unhideWhenUsed/>
    <w:rPr>
      <w:sz w:val="18"/>
      <w:szCs w:val="18"/>
    </w:rPr>
  </w:style>
  <w:style w:type="paragraph" w:styleId="ac">
    <w:name w:val="Balloon Text"/>
    <w:basedOn w:val="a"/>
    <w:link w:val="ad"/>
    <w:uiPriority w:val="99"/>
    <w:semiHidden/>
    <w:unhideWhenUsed/>
    <w:rsid w:val="00615B9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Theme="majorHAnsi" w:eastAsiaTheme="majorEastAsia" w:hAnsiTheme="majorHAnsi" w:cstheme="majorBidi"/>
      <w:color w:val="000000"/>
      <w:sz w:val="18"/>
      <w:szCs w:val="18"/>
      <w:u w:color="000000"/>
      <w:bdr w:val="nil"/>
    </w:rPr>
  </w:style>
  <w:style w:type="character" w:customStyle="1" w:styleId="ad">
    <w:name w:val="吹き出し (文字)"/>
    <w:basedOn w:val="a0"/>
    <w:link w:val="ac"/>
    <w:uiPriority w:val="99"/>
    <w:semiHidden/>
    <w:rsid w:val="00615B9B"/>
    <w:rPr>
      <w:rFonts w:asciiTheme="majorHAnsi" w:eastAsiaTheme="majorEastAsia" w:hAnsiTheme="majorHAnsi" w:cstheme="majorBidi"/>
      <w:color w:val="000000"/>
      <w:sz w:val="18"/>
      <w:szCs w:val="18"/>
      <w:u w:color="000000"/>
    </w:rPr>
  </w:style>
  <w:style w:type="paragraph" w:styleId="ae">
    <w:name w:val="annotation subject"/>
    <w:basedOn w:val="a9"/>
    <w:next w:val="a9"/>
    <w:link w:val="af"/>
    <w:uiPriority w:val="99"/>
    <w:semiHidden/>
    <w:unhideWhenUsed/>
    <w:rsid w:val="00026587"/>
    <w:pPr>
      <w:spacing w:line="240" w:lineRule="auto"/>
    </w:pPr>
    <w:rPr>
      <w:b/>
      <w:bCs/>
      <w:sz w:val="20"/>
      <w:szCs w:val="20"/>
    </w:rPr>
  </w:style>
  <w:style w:type="character" w:customStyle="1" w:styleId="af">
    <w:name w:val="コメント内容 (文字)"/>
    <w:basedOn w:val="aa"/>
    <w:link w:val="ae"/>
    <w:uiPriority w:val="99"/>
    <w:semiHidden/>
    <w:rsid w:val="00026587"/>
    <w:rPr>
      <w:rFonts w:ascii="Arial" w:eastAsia="Arial Unicode MS" w:hAnsi="Arial" w:cs="Arial Unicode MS"/>
      <w:b/>
      <w:bCs/>
      <w:color w:val="000000"/>
      <w:sz w:val="22"/>
      <w:szCs w:val="22"/>
      <w:u w:color="000000"/>
    </w:rPr>
  </w:style>
  <w:style w:type="paragraph" w:styleId="af0">
    <w:name w:val="Revision"/>
    <w:hidden/>
    <w:uiPriority w:val="99"/>
    <w:semiHidden/>
    <w:rsid w:val="00FD27E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Arial" w:eastAsia="Arial Unicode MS" w:hAnsi="Arial" w:cs="Arial Unicode MS"/>
      <w:color w:val="000000"/>
      <w:sz w:val="22"/>
      <w:szCs w:val="22"/>
      <w:u w:color="000000"/>
    </w:rPr>
  </w:style>
  <w:style w:type="paragraph" w:styleId="af1">
    <w:name w:val="header"/>
    <w:basedOn w:val="a"/>
    <w:link w:val="af2"/>
    <w:uiPriority w:val="99"/>
    <w:unhideWhenUsed/>
    <w:rsid w:val="00DC68CB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252"/>
        <w:tab w:val="right" w:pos="8504"/>
      </w:tabs>
      <w:snapToGrid w:val="0"/>
      <w:spacing w:after="160" w:line="480" w:lineRule="auto"/>
    </w:pPr>
    <w:rPr>
      <w:rFonts w:ascii="Times New Roman" w:eastAsia="HGS明朝B" w:hAnsi="Times New Roman" w:cs="Arial Unicode MS"/>
      <w:color w:val="000000"/>
      <w:sz w:val="21"/>
      <w:szCs w:val="22"/>
      <w:u w:color="000000"/>
      <w:bdr w:val="nil"/>
    </w:rPr>
  </w:style>
  <w:style w:type="character" w:customStyle="1" w:styleId="af2">
    <w:name w:val="ヘッダー (文字)"/>
    <w:basedOn w:val="a0"/>
    <w:link w:val="af1"/>
    <w:uiPriority w:val="99"/>
    <w:rsid w:val="00DC68CB"/>
    <w:rPr>
      <w:rFonts w:ascii="Arial" w:eastAsia="Arial Unicode MS" w:hAnsi="Arial" w:cs="Arial Unicode MS"/>
      <w:color w:val="000000"/>
      <w:sz w:val="22"/>
      <w:szCs w:val="22"/>
      <w:u w:color="000000"/>
    </w:rPr>
  </w:style>
  <w:style w:type="character" w:styleId="af3">
    <w:name w:val="line number"/>
    <w:basedOn w:val="a0"/>
    <w:uiPriority w:val="99"/>
    <w:semiHidden/>
    <w:unhideWhenUsed/>
    <w:rsid w:val="00494CF7"/>
  </w:style>
  <w:style w:type="table" w:styleId="af4">
    <w:name w:val="Table Grid"/>
    <w:basedOn w:val="a1"/>
    <w:uiPriority w:val="39"/>
    <w:rsid w:val="00F5210E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Calibri" w:hAnsi="Calibri"/>
      <w:sz w:val="22"/>
      <w:szCs w:val="22"/>
      <w:bdr w:val="none" w:sz="0" w:space="0" w:color="aut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a0"/>
    <w:rsid w:val="00C2532A"/>
  </w:style>
  <w:style w:type="paragraph" w:styleId="af5">
    <w:name w:val="List Paragraph"/>
    <w:basedOn w:val="a"/>
    <w:uiPriority w:val="34"/>
    <w:qFormat/>
    <w:rsid w:val="00157C69"/>
    <w:pPr>
      <w:spacing w:after="80"/>
      <w:ind w:left="720"/>
      <w:contextualSpacing/>
    </w:pPr>
    <w:rPr>
      <w:rFonts w:asciiTheme="minorHAnsi" w:eastAsiaTheme="minorEastAsia" w:hAnsiTheme="minorHAnsi" w:cstheme="minorBidi"/>
      <w:sz w:val="20"/>
      <w:szCs w:val="20"/>
      <w:u w:color="000000"/>
    </w:rPr>
  </w:style>
  <w:style w:type="paragraph" w:styleId="af6">
    <w:name w:val="footnote text"/>
    <w:basedOn w:val="a"/>
    <w:link w:val="af7"/>
    <w:uiPriority w:val="99"/>
    <w:semiHidden/>
    <w:unhideWhenUsed/>
    <w:rsid w:val="00031FE0"/>
    <w:pPr>
      <w:pBdr>
        <w:top w:val="nil"/>
        <w:left w:val="nil"/>
        <w:bottom w:val="nil"/>
        <w:right w:val="nil"/>
        <w:between w:val="nil"/>
        <w:bar w:val="nil"/>
      </w:pBdr>
      <w:snapToGrid w:val="0"/>
      <w:spacing w:after="160" w:line="480" w:lineRule="auto"/>
    </w:pPr>
    <w:rPr>
      <w:rFonts w:ascii="Times New Roman" w:eastAsia="HGS明朝B" w:hAnsi="Times New Roman" w:cs="Arial Unicode MS"/>
      <w:color w:val="000000"/>
      <w:sz w:val="21"/>
      <w:szCs w:val="22"/>
      <w:u w:color="000000"/>
      <w:bdr w:val="nil"/>
    </w:rPr>
  </w:style>
  <w:style w:type="character" w:customStyle="1" w:styleId="af7">
    <w:name w:val="脚注文字列 (文字)"/>
    <w:basedOn w:val="a0"/>
    <w:link w:val="af6"/>
    <w:uiPriority w:val="99"/>
    <w:semiHidden/>
    <w:rsid w:val="00031FE0"/>
    <w:rPr>
      <w:rFonts w:ascii="Arial" w:eastAsia="Arial Unicode MS" w:hAnsi="Arial" w:cs="Arial Unicode MS"/>
      <w:color w:val="000000"/>
      <w:sz w:val="22"/>
      <w:szCs w:val="22"/>
      <w:u w:color="000000"/>
    </w:rPr>
  </w:style>
  <w:style w:type="character" w:styleId="af8">
    <w:name w:val="footnote reference"/>
    <w:basedOn w:val="a0"/>
    <w:uiPriority w:val="99"/>
    <w:unhideWhenUsed/>
    <w:rsid w:val="00D318BF"/>
    <w:rPr>
      <w:vertAlign w:val="superscript"/>
    </w:rPr>
  </w:style>
  <w:style w:type="character" w:customStyle="1" w:styleId="10">
    <w:name w:val="未解決のメンション1"/>
    <w:basedOn w:val="a0"/>
    <w:uiPriority w:val="99"/>
    <w:semiHidden/>
    <w:unhideWhenUsed/>
    <w:rsid w:val="00BA5505"/>
    <w:rPr>
      <w:color w:val="605E5C"/>
      <w:shd w:val="clear" w:color="auto" w:fill="E1DFDD"/>
    </w:rPr>
  </w:style>
  <w:style w:type="character" w:customStyle="1" w:styleId="a6">
    <w:name w:val="フッター (文字)"/>
    <w:basedOn w:val="a0"/>
    <w:link w:val="a5"/>
    <w:uiPriority w:val="99"/>
    <w:rsid w:val="00B2295D"/>
    <w:rPr>
      <w:rFonts w:ascii="Arial" w:eastAsia="Arial Unicode MS" w:hAnsi="Arial" w:cs="Arial Unicode MS"/>
      <w:color w:val="000000"/>
      <w:u w:color="000000"/>
    </w:rPr>
  </w:style>
  <w:style w:type="character" w:styleId="af9">
    <w:name w:val="FollowedHyperlink"/>
    <w:basedOn w:val="a0"/>
    <w:uiPriority w:val="99"/>
    <w:semiHidden/>
    <w:unhideWhenUsed/>
    <w:rsid w:val="00C7652A"/>
    <w:rPr>
      <w:color w:val="954F72"/>
      <w:u w:val="single"/>
    </w:rPr>
  </w:style>
  <w:style w:type="paragraph" w:customStyle="1" w:styleId="msonormal0">
    <w:name w:val="msonormal"/>
    <w:basedOn w:val="a"/>
    <w:rsid w:val="00C7652A"/>
    <w:pPr>
      <w:spacing w:before="100" w:beforeAutospacing="1" w:after="100" w:afterAutospacing="1"/>
    </w:pPr>
    <w:rPr>
      <w:u w:color="000000"/>
    </w:rPr>
  </w:style>
  <w:style w:type="paragraph" w:customStyle="1" w:styleId="font5">
    <w:name w:val="font5"/>
    <w:basedOn w:val="a"/>
    <w:rsid w:val="00C7652A"/>
    <w:pPr>
      <w:spacing w:before="100" w:beforeAutospacing="1" w:after="100" w:afterAutospacing="1"/>
    </w:pPr>
    <w:rPr>
      <w:rFonts w:ascii="Yu Gothic" w:eastAsia="Yu Gothic" w:hAnsi="Yu Gothic"/>
      <w:sz w:val="12"/>
      <w:szCs w:val="12"/>
      <w:u w:color="000000"/>
    </w:rPr>
  </w:style>
  <w:style w:type="paragraph" w:customStyle="1" w:styleId="font6">
    <w:name w:val="font6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color w:val="000000"/>
      <w:sz w:val="14"/>
      <w:szCs w:val="14"/>
      <w:u w:color="000000"/>
    </w:rPr>
  </w:style>
  <w:style w:type="paragraph" w:customStyle="1" w:styleId="font7">
    <w:name w:val="font7"/>
    <w:basedOn w:val="a"/>
    <w:rsid w:val="00C7652A"/>
    <w:pPr>
      <w:spacing w:before="100" w:beforeAutospacing="1" w:after="100" w:afterAutospacing="1"/>
    </w:pPr>
    <w:rPr>
      <w:rFonts w:ascii="ＭＳ Ｐ明朝" w:eastAsia="ＭＳ Ｐ明朝" w:hAnsi="ＭＳ Ｐ明朝"/>
      <w:color w:val="000000"/>
      <w:sz w:val="14"/>
      <w:szCs w:val="14"/>
      <w:u w:color="000000"/>
    </w:rPr>
  </w:style>
  <w:style w:type="paragraph" w:customStyle="1" w:styleId="font8">
    <w:name w:val="font8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font9">
    <w:name w:val="font9"/>
    <w:basedOn w:val="a"/>
    <w:rsid w:val="00C7652A"/>
    <w:pPr>
      <w:spacing w:before="100" w:beforeAutospacing="1" w:after="100" w:afterAutospacing="1"/>
    </w:pPr>
    <w:rPr>
      <w:rFonts w:ascii="ＭＳ Ｐ明朝" w:eastAsia="ＭＳ Ｐ明朝" w:hAnsi="ＭＳ Ｐ明朝"/>
      <w:sz w:val="14"/>
      <w:szCs w:val="14"/>
      <w:u w:color="000000"/>
    </w:rPr>
  </w:style>
  <w:style w:type="paragraph" w:customStyle="1" w:styleId="xl66">
    <w:name w:val="xl66"/>
    <w:basedOn w:val="a"/>
    <w:rsid w:val="00C7652A"/>
    <w:pPr>
      <w:spacing w:before="100" w:beforeAutospacing="1" w:after="100" w:afterAutospacing="1"/>
    </w:pPr>
    <w:rPr>
      <w:sz w:val="22"/>
      <w:szCs w:val="22"/>
      <w:u w:color="000000"/>
    </w:rPr>
  </w:style>
  <w:style w:type="paragraph" w:customStyle="1" w:styleId="xl67">
    <w:name w:val="xl67"/>
    <w:basedOn w:val="a"/>
    <w:rsid w:val="00C7652A"/>
    <w:pPr>
      <w:spacing w:before="100" w:beforeAutospacing="1" w:after="100" w:afterAutospacing="1"/>
      <w:jc w:val="center"/>
    </w:pPr>
    <w:rPr>
      <w:sz w:val="22"/>
      <w:szCs w:val="22"/>
      <w:u w:color="000000"/>
    </w:rPr>
  </w:style>
  <w:style w:type="paragraph" w:customStyle="1" w:styleId="xl68">
    <w:name w:val="xl68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u w:color="000000"/>
    </w:rPr>
  </w:style>
  <w:style w:type="paragraph" w:customStyle="1" w:styleId="xl70">
    <w:name w:val="xl70"/>
    <w:basedOn w:val="a"/>
    <w:rsid w:val="00C7652A"/>
    <w:pPr>
      <w:spacing w:before="100" w:beforeAutospacing="1" w:after="100" w:afterAutospacing="1"/>
      <w:jc w:val="center"/>
    </w:pPr>
    <w:rPr>
      <w:u w:color="000000"/>
    </w:rPr>
  </w:style>
  <w:style w:type="paragraph" w:customStyle="1" w:styleId="xl73">
    <w:name w:val="xl73"/>
    <w:basedOn w:val="a"/>
    <w:rsid w:val="00C7652A"/>
    <w:pPr>
      <w:pBdr>
        <w:top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74">
    <w:name w:val="xl74"/>
    <w:basedOn w:val="a"/>
    <w:rsid w:val="00C7652A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75">
    <w:name w:val="xl75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76">
    <w:name w:val="xl76"/>
    <w:basedOn w:val="a"/>
    <w:rsid w:val="00C7652A"/>
    <w:pPr>
      <w:pBdr>
        <w:top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77">
    <w:name w:val="xl77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78">
    <w:name w:val="xl78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79">
    <w:name w:val="xl79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80">
    <w:name w:val="xl80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81">
    <w:name w:val="xl81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82">
    <w:name w:val="xl82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83">
    <w:name w:val="xl83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84">
    <w:name w:val="xl84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85">
    <w:name w:val="xl85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86">
    <w:name w:val="xl86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87">
    <w:name w:val="xl87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88">
    <w:name w:val="xl88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89">
    <w:name w:val="xl89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90">
    <w:name w:val="xl90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91">
    <w:name w:val="xl91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92">
    <w:name w:val="xl92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93">
    <w:name w:val="xl93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94">
    <w:name w:val="xl94"/>
    <w:basedOn w:val="a"/>
    <w:rsid w:val="00C7652A"/>
    <w:pPr>
      <w:spacing w:before="100" w:beforeAutospacing="1" w:after="100" w:afterAutospacing="1"/>
      <w:textAlignment w:val="top"/>
    </w:pPr>
    <w:rPr>
      <w:sz w:val="14"/>
      <w:szCs w:val="14"/>
      <w:u w:color="000000"/>
    </w:rPr>
  </w:style>
  <w:style w:type="paragraph" w:customStyle="1" w:styleId="xl95">
    <w:name w:val="xl95"/>
    <w:basedOn w:val="a"/>
    <w:rsid w:val="00C7652A"/>
    <w:pPr>
      <w:spacing w:before="100" w:beforeAutospacing="1" w:after="100" w:afterAutospacing="1"/>
    </w:pPr>
    <w:rPr>
      <w:sz w:val="14"/>
      <w:szCs w:val="14"/>
      <w:u w:color="000000"/>
    </w:rPr>
  </w:style>
  <w:style w:type="paragraph" w:customStyle="1" w:styleId="xl96">
    <w:name w:val="xl96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97">
    <w:name w:val="xl97"/>
    <w:basedOn w:val="a"/>
    <w:rsid w:val="00C7652A"/>
    <w:pPr>
      <w:spacing w:before="100" w:beforeAutospacing="1" w:after="100" w:afterAutospacing="1"/>
    </w:pPr>
    <w:rPr>
      <w:b/>
      <w:bCs/>
      <w:sz w:val="14"/>
      <w:szCs w:val="14"/>
      <w:u w:color="000000"/>
    </w:rPr>
  </w:style>
  <w:style w:type="paragraph" w:customStyle="1" w:styleId="xl98">
    <w:name w:val="xl98"/>
    <w:basedOn w:val="a"/>
    <w:rsid w:val="00C7652A"/>
    <w:pPr>
      <w:spacing w:before="100" w:beforeAutospacing="1" w:after="100" w:afterAutospacing="1"/>
      <w:textAlignment w:val="top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99">
    <w:name w:val="xl99"/>
    <w:basedOn w:val="a"/>
    <w:rsid w:val="00C7652A"/>
    <w:pPr>
      <w:spacing w:before="100" w:beforeAutospacing="1" w:after="100" w:afterAutospacing="1"/>
      <w:jc w:val="center"/>
      <w:textAlignment w:val="top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00">
    <w:name w:val="xl100"/>
    <w:basedOn w:val="a"/>
    <w:rsid w:val="00C7652A"/>
    <w:pPr>
      <w:spacing w:before="100" w:beforeAutospacing="1" w:after="100" w:afterAutospacing="1"/>
      <w:jc w:val="center"/>
      <w:textAlignment w:val="top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01">
    <w:name w:val="xl101"/>
    <w:basedOn w:val="a"/>
    <w:rsid w:val="00C7652A"/>
    <w:pPr>
      <w:spacing w:before="100" w:beforeAutospacing="1" w:after="100" w:afterAutospacing="1"/>
      <w:jc w:val="center"/>
      <w:textAlignment w:val="top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02">
    <w:name w:val="xl102"/>
    <w:basedOn w:val="a"/>
    <w:rsid w:val="00C7652A"/>
    <w:pPr>
      <w:spacing w:before="100" w:beforeAutospacing="1" w:after="100" w:afterAutospacing="1"/>
      <w:jc w:val="center"/>
      <w:textAlignment w:val="top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103">
    <w:name w:val="xl103"/>
    <w:basedOn w:val="a"/>
    <w:rsid w:val="00C7652A"/>
    <w:pPr>
      <w:spacing w:before="100" w:beforeAutospacing="1" w:after="100" w:afterAutospacing="1"/>
      <w:jc w:val="center"/>
      <w:textAlignment w:val="top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104">
    <w:name w:val="xl104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05">
    <w:name w:val="xl105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106">
    <w:name w:val="xl106"/>
    <w:basedOn w:val="a"/>
    <w:rsid w:val="00C7652A"/>
    <w:pPr>
      <w:pBdr>
        <w:bottom w:val="single" w:sz="4" w:space="0" w:color="auto"/>
      </w:pBdr>
      <w:spacing w:before="100" w:beforeAutospacing="1" w:after="100" w:afterAutospacing="1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07">
    <w:name w:val="xl107"/>
    <w:basedOn w:val="a"/>
    <w:rsid w:val="00C7652A"/>
    <w:pPr>
      <w:pBdr>
        <w:bottom w:val="single" w:sz="4" w:space="0" w:color="auto"/>
      </w:pBdr>
      <w:spacing w:before="100" w:beforeAutospacing="1" w:after="100" w:afterAutospacing="1"/>
    </w:pPr>
    <w:rPr>
      <w:sz w:val="14"/>
      <w:szCs w:val="14"/>
      <w:u w:color="000000"/>
    </w:rPr>
  </w:style>
  <w:style w:type="paragraph" w:customStyle="1" w:styleId="xl108">
    <w:name w:val="xl108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109">
    <w:name w:val="xl109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110">
    <w:name w:val="xl110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111">
    <w:name w:val="xl111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12">
    <w:name w:val="xl112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13">
    <w:name w:val="xl113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14">
    <w:name w:val="xl114"/>
    <w:basedOn w:val="a"/>
    <w:rsid w:val="00C7652A"/>
    <w:pPr>
      <w:pBdr>
        <w:top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15">
    <w:name w:val="xl115"/>
    <w:basedOn w:val="a"/>
    <w:rsid w:val="00C7652A"/>
    <w:pP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16">
    <w:name w:val="xl116"/>
    <w:basedOn w:val="a"/>
    <w:rsid w:val="00C7652A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117">
    <w:name w:val="xl117"/>
    <w:basedOn w:val="a"/>
    <w:rsid w:val="00C7652A"/>
    <w:pPr>
      <w:spacing w:before="100" w:beforeAutospacing="1" w:after="100" w:afterAutospacing="1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xl118">
    <w:name w:val="xl118"/>
    <w:basedOn w:val="a"/>
    <w:rsid w:val="00C7652A"/>
    <w:pPr>
      <w:spacing w:before="100" w:beforeAutospacing="1" w:after="100" w:afterAutospacing="1"/>
    </w:pPr>
    <w:rPr>
      <w:sz w:val="14"/>
      <w:szCs w:val="14"/>
      <w:u w:color="000000"/>
    </w:rPr>
  </w:style>
  <w:style w:type="paragraph" w:customStyle="1" w:styleId="xl64">
    <w:name w:val="xl64"/>
    <w:basedOn w:val="a"/>
    <w:rsid w:val="003D7514"/>
    <w:pPr>
      <w:spacing w:before="100" w:beforeAutospacing="1" w:after="100" w:afterAutospacing="1"/>
    </w:pPr>
    <w:rPr>
      <w:sz w:val="22"/>
      <w:szCs w:val="22"/>
      <w:u w:color="000000"/>
    </w:rPr>
  </w:style>
  <w:style w:type="paragraph" w:customStyle="1" w:styleId="xl69">
    <w:name w:val="xl69"/>
    <w:basedOn w:val="a"/>
    <w:rsid w:val="003D7514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sz w:val="14"/>
      <w:szCs w:val="14"/>
      <w:u w:color="000000"/>
    </w:rPr>
  </w:style>
  <w:style w:type="paragraph" w:customStyle="1" w:styleId="xl71">
    <w:name w:val="xl71"/>
    <w:basedOn w:val="a"/>
    <w:rsid w:val="003D7514"/>
    <w:pPr>
      <w:pBdr>
        <w:bottom w:val="single" w:sz="4" w:space="0" w:color="auto"/>
      </w:pBdr>
      <w:spacing w:before="100" w:beforeAutospacing="1" w:after="100" w:afterAutospacing="1"/>
    </w:pPr>
    <w:rPr>
      <w:sz w:val="14"/>
      <w:szCs w:val="14"/>
      <w:u w:color="000000"/>
    </w:rPr>
  </w:style>
  <w:style w:type="paragraph" w:customStyle="1" w:styleId="xl72">
    <w:name w:val="xl72"/>
    <w:basedOn w:val="a"/>
    <w:rsid w:val="003D7514"/>
    <w:pPr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hAnsi="Times New Roman" w:cs="Times New Roman"/>
      <w:b/>
      <w:bCs/>
      <w:sz w:val="14"/>
      <w:szCs w:val="14"/>
      <w:u w:color="000000"/>
    </w:rPr>
  </w:style>
  <w:style w:type="paragraph" w:customStyle="1" w:styleId="Default">
    <w:name w:val="Default"/>
    <w:rsid w:val="00A2502B"/>
    <w:pPr>
      <w:widowControl w:val="0"/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autoSpaceDE w:val="0"/>
      <w:autoSpaceDN w:val="0"/>
      <w:adjustRightInd w:val="0"/>
    </w:pPr>
    <w:rPr>
      <w:color w:val="000000"/>
      <w:sz w:val="24"/>
      <w:szCs w:val="24"/>
    </w:rPr>
  </w:style>
  <w:style w:type="table" w:customStyle="1" w:styleId="TableNormal1">
    <w:name w:val="Table Normal1"/>
    <w:rsid w:val="00C5590D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UnresolvedMention1">
    <w:name w:val="Unresolved Mention1"/>
    <w:basedOn w:val="a0"/>
    <w:uiPriority w:val="99"/>
    <w:semiHidden/>
    <w:unhideWhenUsed/>
    <w:rsid w:val="00C5590D"/>
    <w:rPr>
      <w:color w:val="605E5C"/>
      <w:shd w:val="clear" w:color="auto" w:fill="E1DFDD"/>
    </w:rPr>
  </w:style>
  <w:style w:type="paragraph" w:customStyle="1" w:styleId="xl65">
    <w:name w:val="xl65"/>
    <w:basedOn w:val="a"/>
    <w:rsid w:val="003921BA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afa">
    <w:name w:val="Unresolved Mention"/>
    <w:basedOn w:val="a0"/>
    <w:uiPriority w:val="99"/>
    <w:semiHidden/>
    <w:unhideWhenUsed/>
    <w:rsid w:val="0021501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25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6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558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19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7073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7290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51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850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29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1695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75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372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094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223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94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21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181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0956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17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691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1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4171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46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5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1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7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1336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676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9969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96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2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1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9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939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24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719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9769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627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075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089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1756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01536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370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54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1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1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9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66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610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0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01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7952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681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27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97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7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05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90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58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677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8725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8353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4644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07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98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137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78781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3796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442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229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377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87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4824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547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80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85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7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61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70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1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7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83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28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732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3634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4748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262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7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4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2571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0386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07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277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85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7276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1970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3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335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695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316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448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5930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15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212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6724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5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849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3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894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023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72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21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08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1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7250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202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9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43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55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2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603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8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52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700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5944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8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7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14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036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752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5416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963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14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096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88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4699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9825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364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635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262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9378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395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8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228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35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7079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470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41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26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79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8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4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76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223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38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1351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098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455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265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880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470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449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1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7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40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30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45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6567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3849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173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983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79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6290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270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095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38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0775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270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520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1319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586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714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17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9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5526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60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1657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471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22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72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204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669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472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546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0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7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93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551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770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7316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916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5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96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87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837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100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193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02395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4499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8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6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469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6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2961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56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949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640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2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325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3295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771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73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05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6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73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43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2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03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29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2618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70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4891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910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743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297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945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0467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959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7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3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0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92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822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8022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157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4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94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6136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943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14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8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0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66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30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82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83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8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86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15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74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154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8076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362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55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3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47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98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002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381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025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945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33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766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1688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146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7460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534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721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496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1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08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2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830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156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0234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716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42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913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233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002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860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24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12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7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3267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658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0507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550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8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64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0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469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994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9787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0095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327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94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95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32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38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2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0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557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2428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318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712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86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51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28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2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14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23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704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0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451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90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42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96522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1151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ホワイト">
  <a:themeElements>
    <a:clrScheme name="ホワイト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ホワイト">
      <a:majorFont>
        <a:latin typeface="ヒラギノ角ゴ ProN W6"/>
        <a:ea typeface="ＭＳ ゴシック"/>
        <a:cs typeface="ヒラギノ角ゴ ProN W6"/>
      </a:majorFont>
      <a:minorFont>
        <a:latin typeface="ヒラギノ角ゴ ProN W3"/>
        <a:ea typeface="ＭＳ 明朝"/>
        <a:cs typeface="ヒラギノ角ゴ ProN W3"/>
      </a:minorFont>
    </a:fontScheme>
    <a:fmtScheme name="ホワイト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YuMincho Medium"/>
            <a:ea typeface="YuMincho Medium"/>
            <a:cs typeface="YuMincho Medium"/>
            <a:sym typeface="YuMincho Medium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YuMincho Medium"/>
            <a:ea typeface="YuMincho Medium"/>
            <a:cs typeface="YuMincho Medium"/>
            <a:sym typeface="YuMincho Medium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452FE4-FEDD-4B53-8CDA-E8666810EF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2226</Words>
  <Characters>11020</Characters>
  <Application>Microsoft Office Word</Application>
  <DocSecurity>0</DocSecurity>
  <Lines>1001</Lines>
  <Paragraphs>69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25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o de</dc:creator>
  <cp:lastModifiedBy>好井 優衣</cp:lastModifiedBy>
  <cp:revision>5</cp:revision>
  <cp:lastPrinted>2019-12-12T06:36:00Z</cp:lastPrinted>
  <dcterms:created xsi:type="dcterms:W3CDTF">2020-07-24T05:53:00Z</dcterms:created>
  <dcterms:modified xsi:type="dcterms:W3CDTF">2020-07-24T08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bmc-public-health</vt:lpwstr>
  </property>
  <property fmtid="{D5CDD505-2E9C-101B-9397-08002B2CF9AE}" pid="9" name="Mendeley Recent Style Name 3_1">
    <vt:lpwstr>BMC Public Health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4653254-49bc-3cd2-b032-ee22315f1f77</vt:lpwstr>
  </property>
  <property fmtid="{D5CDD505-2E9C-101B-9397-08002B2CF9AE}" pid="24" name="Mendeley Citation Style_1">
    <vt:lpwstr>http://www.zotero.org/styles/vancouver</vt:lpwstr>
  </property>
</Properties>
</file>